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3A0AFB4F"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5041F3">
              <w:rPr>
                <w:noProof/>
                <w:webHidden/>
              </w:rPr>
              <w:t>1</w:t>
            </w:r>
            <w:r w:rsidR="00242569">
              <w:rPr>
                <w:noProof/>
                <w:webHidden/>
              </w:rPr>
              <w:fldChar w:fldCharType="end"/>
            </w:r>
          </w:hyperlink>
        </w:p>
        <w:p w14:paraId="5F18F704" w14:textId="359B3A6F" w:rsidR="00242569" w:rsidRDefault="0005221D">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00242569" w:rsidRPr="00E712B8">
              <w:rPr>
                <w:rStyle w:val="Hyperlink"/>
                <w:noProof/>
              </w:rPr>
              <w:t>2</w:t>
            </w:r>
            <w:r w:rsidR="00242569">
              <w:rPr>
                <w:rFonts w:eastAsiaTheme="minorEastAsia" w:cstheme="minorBidi"/>
                <w:b w:val="0"/>
                <w:bCs w:val="0"/>
                <w:i w:val="0"/>
                <w:iCs w:val="0"/>
                <w:noProof/>
                <w:sz w:val="22"/>
                <w:szCs w:val="22"/>
              </w:rPr>
              <w:tab/>
            </w:r>
            <w:r w:rsidR="00242569" w:rsidRPr="00E712B8">
              <w:rPr>
                <w:rStyle w:val="Hyperlink"/>
                <w:noProof/>
              </w:rPr>
              <w:t>Streamlined Build Instructions</w:t>
            </w:r>
            <w:r w:rsidR="00242569">
              <w:rPr>
                <w:noProof/>
                <w:webHidden/>
              </w:rPr>
              <w:tab/>
            </w:r>
            <w:r w:rsidR="00242569">
              <w:rPr>
                <w:noProof/>
                <w:webHidden/>
              </w:rPr>
              <w:fldChar w:fldCharType="begin"/>
            </w:r>
            <w:r w:rsidR="00242569">
              <w:rPr>
                <w:noProof/>
                <w:webHidden/>
              </w:rPr>
              <w:instrText xml:space="preserve"> PAGEREF _Toc87884898 \h </w:instrText>
            </w:r>
            <w:r w:rsidR="00242569">
              <w:rPr>
                <w:noProof/>
                <w:webHidden/>
              </w:rPr>
            </w:r>
            <w:r w:rsidR="00242569">
              <w:rPr>
                <w:noProof/>
                <w:webHidden/>
              </w:rPr>
              <w:fldChar w:fldCharType="separate"/>
            </w:r>
            <w:r w:rsidR="005041F3">
              <w:rPr>
                <w:noProof/>
                <w:webHidden/>
              </w:rPr>
              <w:t>2</w:t>
            </w:r>
            <w:r w:rsidR="00242569">
              <w:rPr>
                <w:noProof/>
                <w:webHidden/>
              </w:rPr>
              <w:fldChar w:fldCharType="end"/>
            </w:r>
          </w:hyperlink>
        </w:p>
        <w:p w14:paraId="5BC94B23" w14:textId="4A2906D8" w:rsidR="00242569" w:rsidRDefault="0005221D">
          <w:pPr>
            <w:pStyle w:val="TOC2"/>
            <w:tabs>
              <w:tab w:val="left" w:pos="880"/>
              <w:tab w:val="right" w:leader="dot" w:pos="9350"/>
            </w:tabs>
            <w:rPr>
              <w:rFonts w:eastAsiaTheme="minorEastAsia" w:cstheme="minorBidi"/>
              <w:b w:val="0"/>
              <w:bCs w:val="0"/>
              <w:noProof/>
            </w:rPr>
          </w:pPr>
          <w:hyperlink w:anchor="_Toc87884899" w:history="1">
            <w:r w:rsidR="00242569" w:rsidRPr="00E712B8">
              <w:rPr>
                <w:rStyle w:val="Hyperlink"/>
                <w:noProof/>
              </w:rPr>
              <w:t>2.1</w:t>
            </w:r>
            <w:r w:rsidR="00242569">
              <w:rPr>
                <w:rFonts w:eastAsiaTheme="minorEastAsia" w:cstheme="minorBidi"/>
                <w:b w:val="0"/>
                <w:bCs w:val="0"/>
                <w:noProof/>
              </w:rPr>
              <w:tab/>
            </w:r>
            <w:r w:rsidR="00242569" w:rsidRPr="00E712B8">
              <w:rPr>
                <w:rStyle w:val="Hyperlink"/>
                <w:noProof/>
              </w:rPr>
              <w:t>Linux Build Environment</w:t>
            </w:r>
            <w:r w:rsidR="00242569">
              <w:rPr>
                <w:noProof/>
                <w:webHidden/>
              </w:rPr>
              <w:tab/>
            </w:r>
            <w:r w:rsidR="00242569">
              <w:rPr>
                <w:noProof/>
                <w:webHidden/>
              </w:rPr>
              <w:fldChar w:fldCharType="begin"/>
            </w:r>
            <w:r w:rsidR="00242569">
              <w:rPr>
                <w:noProof/>
                <w:webHidden/>
              </w:rPr>
              <w:instrText xml:space="preserve"> PAGEREF _Toc87884899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54547320" w14:textId="31879332" w:rsidR="00242569" w:rsidRDefault="0005221D">
          <w:pPr>
            <w:pStyle w:val="TOC2"/>
            <w:tabs>
              <w:tab w:val="left" w:pos="880"/>
              <w:tab w:val="right" w:leader="dot" w:pos="9350"/>
            </w:tabs>
            <w:rPr>
              <w:rFonts w:eastAsiaTheme="minorEastAsia" w:cstheme="minorBidi"/>
              <w:b w:val="0"/>
              <w:bCs w:val="0"/>
              <w:noProof/>
            </w:rPr>
          </w:pPr>
          <w:hyperlink w:anchor="_Toc87884900" w:history="1">
            <w:r w:rsidR="00242569" w:rsidRPr="00E712B8">
              <w:rPr>
                <w:rStyle w:val="Hyperlink"/>
                <w:noProof/>
              </w:rPr>
              <w:t>2.2</w:t>
            </w:r>
            <w:r w:rsidR="00242569">
              <w:rPr>
                <w:rFonts w:eastAsiaTheme="minorEastAsia" w:cstheme="minorBidi"/>
                <w:b w:val="0"/>
                <w:bCs w:val="0"/>
                <w:noProof/>
              </w:rPr>
              <w:tab/>
            </w:r>
            <w:r w:rsidR="00242569" w:rsidRPr="00E712B8">
              <w:rPr>
                <w:rStyle w:val="Hyperlink"/>
                <w:noProof/>
              </w:rPr>
              <w:t>Mac OS X Build Environment</w:t>
            </w:r>
            <w:r w:rsidR="00242569">
              <w:rPr>
                <w:noProof/>
                <w:webHidden/>
              </w:rPr>
              <w:tab/>
            </w:r>
            <w:r w:rsidR="00242569">
              <w:rPr>
                <w:noProof/>
                <w:webHidden/>
              </w:rPr>
              <w:fldChar w:fldCharType="begin"/>
            </w:r>
            <w:r w:rsidR="00242569">
              <w:rPr>
                <w:noProof/>
                <w:webHidden/>
              </w:rPr>
              <w:instrText xml:space="preserve"> PAGEREF _Toc87884900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46D184AA" w14:textId="1D272A4C" w:rsidR="00242569" w:rsidRDefault="0005221D">
          <w:pPr>
            <w:pStyle w:val="TOC2"/>
            <w:tabs>
              <w:tab w:val="left" w:pos="880"/>
              <w:tab w:val="right" w:leader="dot" w:pos="9350"/>
            </w:tabs>
            <w:rPr>
              <w:rFonts w:eastAsiaTheme="minorEastAsia" w:cstheme="minorBidi"/>
              <w:b w:val="0"/>
              <w:bCs w:val="0"/>
              <w:noProof/>
            </w:rPr>
          </w:pPr>
          <w:hyperlink w:anchor="_Toc87884901" w:history="1">
            <w:r w:rsidR="00242569" w:rsidRPr="00E712B8">
              <w:rPr>
                <w:rStyle w:val="Hyperlink"/>
                <w:noProof/>
              </w:rPr>
              <w:t>2.3</w:t>
            </w:r>
            <w:r w:rsidR="00242569">
              <w:rPr>
                <w:rFonts w:eastAsiaTheme="minorEastAsia" w:cstheme="minorBidi"/>
                <w:b w:val="0"/>
                <w:bCs w:val="0"/>
                <w:noProof/>
              </w:rPr>
              <w:tab/>
            </w:r>
            <w:r w:rsidR="00242569" w:rsidRPr="00E712B8">
              <w:rPr>
                <w:rStyle w:val="Hyperlink"/>
                <w:noProof/>
              </w:rPr>
              <w:t>Windows Build Environment</w:t>
            </w:r>
            <w:r w:rsidR="00242569">
              <w:rPr>
                <w:noProof/>
                <w:webHidden/>
              </w:rPr>
              <w:tab/>
            </w:r>
            <w:r w:rsidR="00242569">
              <w:rPr>
                <w:noProof/>
                <w:webHidden/>
              </w:rPr>
              <w:fldChar w:fldCharType="begin"/>
            </w:r>
            <w:r w:rsidR="00242569">
              <w:rPr>
                <w:noProof/>
                <w:webHidden/>
              </w:rPr>
              <w:instrText xml:space="preserve"> PAGEREF _Toc87884901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EDB5921" w14:textId="2DCDC6B2" w:rsidR="00242569" w:rsidRDefault="0005221D">
          <w:pPr>
            <w:pStyle w:val="TOC2"/>
            <w:tabs>
              <w:tab w:val="left" w:pos="880"/>
              <w:tab w:val="right" w:leader="dot" w:pos="9350"/>
            </w:tabs>
            <w:rPr>
              <w:rFonts w:eastAsiaTheme="minorEastAsia" w:cstheme="minorBidi"/>
              <w:b w:val="0"/>
              <w:bCs w:val="0"/>
              <w:noProof/>
            </w:rPr>
          </w:pPr>
          <w:hyperlink w:anchor="_Toc87884902" w:history="1">
            <w:r w:rsidR="00242569" w:rsidRPr="00E712B8">
              <w:rPr>
                <w:rStyle w:val="Hyperlink"/>
                <w:noProof/>
              </w:rPr>
              <w:t>2.4</w:t>
            </w:r>
            <w:r w:rsidR="00242569">
              <w:rPr>
                <w:rFonts w:eastAsiaTheme="minorEastAsia" w:cstheme="minorBidi"/>
                <w:b w:val="0"/>
                <w:bCs w:val="0"/>
                <w:noProof/>
              </w:rPr>
              <w:tab/>
            </w:r>
            <w:r w:rsidR="00242569" w:rsidRPr="00E712B8">
              <w:rPr>
                <w:rStyle w:val="Hyperlink"/>
                <w:noProof/>
              </w:rPr>
              <w:t>Supporting Code Repositories</w:t>
            </w:r>
            <w:r w:rsidR="00242569">
              <w:rPr>
                <w:noProof/>
                <w:webHidden/>
              </w:rPr>
              <w:tab/>
            </w:r>
            <w:r w:rsidR="00242569">
              <w:rPr>
                <w:noProof/>
                <w:webHidden/>
              </w:rPr>
              <w:fldChar w:fldCharType="begin"/>
            </w:r>
            <w:r w:rsidR="00242569">
              <w:rPr>
                <w:noProof/>
                <w:webHidden/>
              </w:rPr>
              <w:instrText xml:space="preserve"> PAGEREF _Toc87884902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FF72BFD" w14:textId="6F0AC4F9" w:rsidR="00242569" w:rsidRDefault="0005221D">
          <w:pPr>
            <w:pStyle w:val="TOC2"/>
            <w:tabs>
              <w:tab w:val="left" w:pos="880"/>
              <w:tab w:val="right" w:leader="dot" w:pos="9350"/>
            </w:tabs>
            <w:rPr>
              <w:rFonts w:eastAsiaTheme="minorEastAsia" w:cstheme="minorBidi"/>
              <w:b w:val="0"/>
              <w:bCs w:val="0"/>
              <w:noProof/>
            </w:rPr>
          </w:pPr>
          <w:hyperlink w:anchor="_Toc87884903" w:history="1">
            <w:r w:rsidR="00242569" w:rsidRPr="00E712B8">
              <w:rPr>
                <w:rStyle w:val="Hyperlink"/>
                <w:noProof/>
              </w:rPr>
              <w:t>2.5</w:t>
            </w:r>
            <w:r w:rsidR="00242569">
              <w:rPr>
                <w:rFonts w:eastAsiaTheme="minorEastAsia" w:cstheme="minorBidi"/>
                <w:b w:val="0"/>
                <w:bCs w:val="0"/>
                <w:noProof/>
              </w:rPr>
              <w:tab/>
            </w:r>
            <w:r w:rsidR="00242569" w:rsidRPr="00E712B8">
              <w:rPr>
                <w:rStyle w:val="Hyperlink"/>
                <w:noProof/>
              </w:rPr>
              <w:t>OpenDSS Repository</w:t>
            </w:r>
            <w:r w:rsidR="00242569">
              <w:rPr>
                <w:noProof/>
                <w:webHidden/>
              </w:rPr>
              <w:tab/>
            </w:r>
            <w:r w:rsidR="00242569">
              <w:rPr>
                <w:noProof/>
                <w:webHidden/>
              </w:rPr>
              <w:fldChar w:fldCharType="begin"/>
            </w:r>
            <w:r w:rsidR="00242569">
              <w:rPr>
                <w:noProof/>
                <w:webHidden/>
              </w:rPr>
              <w:instrText xml:space="preserve"> PAGEREF _Toc87884903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785F836A" w14:textId="4DC66F25" w:rsidR="00242569" w:rsidRDefault="0005221D">
          <w:pPr>
            <w:pStyle w:val="TOC2"/>
            <w:tabs>
              <w:tab w:val="left" w:pos="880"/>
              <w:tab w:val="right" w:leader="dot" w:pos="9350"/>
            </w:tabs>
            <w:rPr>
              <w:rFonts w:eastAsiaTheme="minorEastAsia" w:cstheme="minorBidi"/>
              <w:b w:val="0"/>
              <w:bCs w:val="0"/>
              <w:noProof/>
            </w:rPr>
          </w:pPr>
          <w:hyperlink w:anchor="_Toc87884904" w:history="1">
            <w:r w:rsidR="00242569" w:rsidRPr="00E712B8">
              <w:rPr>
                <w:rStyle w:val="Hyperlink"/>
                <w:noProof/>
              </w:rPr>
              <w:t>2.6</w:t>
            </w:r>
            <w:r w:rsidR="00242569">
              <w:rPr>
                <w:rFonts w:eastAsiaTheme="minorEastAsia" w:cstheme="minorBidi"/>
                <w:b w:val="0"/>
                <w:bCs w:val="0"/>
                <w:noProof/>
              </w:rPr>
              <w:tab/>
            </w:r>
            <w:r w:rsidR="00242569" w:rsidRPr="00E712B8">
              <w:rPr>
                <w:rStyle w:val="Hyperlink"/>
                <w:noProof/>
              </w:rPr>
              <w:t>Linux and Mac OS X Builds</w:t>
            </w:r>
            <w:r w:rsidR="00242569">
              <w:rPr>
                <w:noProof/>
                <w:webHidden/>
              </w:rPr>
              <w:tab/>
            </w:r>
            <w:r w:rsidR="00242569">
              <w:rPr>
                <w:noProof/>
                <w:webHidden/>
              </w:rPr>
              <w:fldChar w:fldCharType="begin"/>
            </w:r>
            <w:r w:rsidR="00242569">
              <w:rPr>
                <w:noProof/>
                <w:webHidden/>
              </w:rPr>
              <w:instrText xml:space="preserve"> PAGEREF _Toc87884904 \h </w:instrText>
            </w:r>
            <w:r w:rsidR="00242569">
              <w:rPr>
                <w:noProof/>
                <w:webHidden/>
              </w:rPr>
            </w:r>
            <w:r w:rsidR="00242569">
              <w:rPr>
                <w:noProof/>
                <w:webHidden/>
              </w:rPr>
              <w:fldChar w:fldCharType="separate"/>
            </w:r>
            <w:r w:rsidR="005041F3">
              <w:rPr>
                <w:noProof/>
                <w:webHidden/>
              </w:rPr>
              <w:t>5</w:t>
            </w:r>
            <w:r w:rsidR="00242569">
              <w:rPr>
                <w:noProof/>
                <w:webHidden/>
              </w:rPr>
              <w:fldChar w:fldCharType="end"/>
            </w:r>
          </w:hyperlink>
        </w:p>
        <w:p w14:paraId="0341791D" w14:textId="0E5C0A22" w:rsidR="00242569" w:rsidRDefault="0005221D">
          <w:pPr>
            <w:pStyle w:val="TOC2"/>
            <w:tabs>
              <w:tab w:val="left" w:pos="880"/>
              <w:tab w:val="right" w:leader="dot" w:pos="9350"/>
            </w:tabs>
            <w:rPr>
              <w:rFonts w:eastAsiaTheme="minorEastAsia" w:cstheme="minorBidi"/>
              <w:b w:val="0"/>
              <w:bCs w:val="0"/>
              <w:noProof/>
            </w:rPr>
          </w:pPr>
          <w:hyperlink w:anchor="_Toc87884905" w:history="1">
            <w:r w:rsidR="00242569" w:rsidRPr="00E712B8">
              <w:rPr>
                <w:rStyle w:val="Hyperlink"/>
                <w:noProof/>
              </w:rPr>
              <w:t>2.7</w:t>
            </w:r>
            <w:r w:rsidR="00242569">
              <w:rPr>
                <w:rFonts w:eastAsiaTheme="minorEastAsia" w:cstheme="minorBidi"/>
                <w:b w:val="0"/>
                <w:bCs w:val="0"/>
                <w:noProof/>
              </w:rPr>
              <w:tab/>
            </w:r>
            <w:r w:rsidR="00242569" w:rsidRPr="00E712B8">
              <w:rPr>
                <w:rStyle w:val="Hyperlink"/>
                <w:noProof/>
              </w:rPr>
              <w:t>Windows Builds</w:t>
            </w:r>
            <w:r w:rsidR="00242569">
              <w:rPr>
                <w:noProof/>
                <w:webHidden/>
              </w:rPr>
              <w:tab/>
            </w:r>
            <w:r w:rsidR="00242569">
              <w:rPr>
                <w:noProof/>
                <w:webHidden/>
              </w:rPr>
              <w:fldChar w:fldCharType="begin"/>
            </w:r>
            <w:r w:rsidR="00242569">
              <w:rPr>
                <w:noProof/>
                <w:webHidden/>
              </w:rPr>
              <w:instrText xml:space="preserve"> PAGEREF _Toc87884905 \h </w:instrText>
            </w:r>
            <w:r w:rsidR="00242569">
              <w:rPr>
                <w:noProof/>
                <w:webHidden/>
              </w:rPr>
            </w:r>
            <w:r w:rsidR="00242569">
              <w:rPr>
                <w:noProof/>
                <w:webHidden/>
              </w:rPr>
              <w:fldChar w:fldCharType="separate"/>
            </w:r>
            <w:r w:rsidR="005041F3">
              <w:rPr>
                <w:noProof/>
                <w:webHidden/>
              </w:rPr>
              <w:t>6</w:t>
            </w:r>
            <w:r w:rsidR="00242569">
              <w:rPr>
                <w:noProof/>
                <w:webHidden/>
              </w:rPr>
              <w:fldChar w:fldCharType="end"/>
            </w:r>
          </w:hyperlink>
        </w:p>
        <w:p w14:paraId="01D00DE7" w14:textId="44069437" w:rsidR="00242569" w:rsidRDefault="0005221D">
          <w:pPr>
            <w:pStyle w:val="TOC2"/>
            <w:tabs>
              <w:tab w:val="left" w:pos="880"/>
              <w:tab w:val="right" w:leader="dot" w:pos="9350"/>
            </w:tabs>
            <w:rPr>
              <w:rFonts w:eastAsiaTheme="minorEastAsia" w:cstheme="minorBidi"/>
              <w:b w:val="0"/>
              <w:bCs w:val="0"/>
              <w:noProof/>
            </w:rPr>
          </w:pPr>
          <w:hyperlink w:anchor="_Toc87884906" w:history="1">
            <w:r w:rsidR="00242569" w:rsidRPr="00E712B8">
              <w:rPr>
                <w:rStyle w:val="Hyperlink"/>
                <w:noProof/>
              </w:rPr>
              <w:t>2.8</w:t>
            </w:r>
            <w:r w:rsidR="00242569">
              <w:rPr>
                <w:rFonts w:eastAsiaTheme="minorEastAsia" w:cstheme="minorBidi"/>
                <w:b w:val="0"/>
                <w:bCs w:val="0"/>
                <w:noProof/>
              </w:rPr>
              <w:tab/>
            </w:r>
            <w:r w:rsidR="00242569" w:rsidRPr="00E712B8">
              <w:rPr>
                <w:rStyle w:val="Hyperlink"/>
                <w:noProof/>
              </w:rPr>
              <w:t>Installer Builds</w:t>
            </w:r>
            <w:r w:rsidR="00242569">
              <w:rPr>
                <w:noProof/>
                <w:webHidden/>
              </w:rPr>
              <w:tab/>
            </w:r>
            <w:r w:rsidR="00242569">
              <w:rPr>
                <w:noProof/>
                <w:webHidden/>
              </w:rPr>
              <w:fldChar w:fldCharType="begin"/>
            </w:r>
            <w:r w:rsidR="00242569">
              <w:rPr>
                <w:noProof/>
                <w:webHidden/>
              </w:rPr>
              <w:instrText xml:space="preserve"> PAGEREF _Toc87884906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25B20B86" w14:textId="423DE984" w:rsidR="00242569" w:rsidRDefault="0005221D">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00242569" w:rsidRPr="00E712B8">
              <w:rPr>
                <w:rStyle w:val="Hyperlink"/>
                <w:noProof/>
              </w:rPr>
              <w:t>3</w:t>
            </w:r>
            <w:r w:rsidR="00242569">
              <w:rPr>
                <w:rFonts w:eastAsiaTheme="minorEastAsia" w:cstheme="minorBidi"/>
                <w:b w:val="0"/>
                <w:bCs w:val="0"/>
                <w:i w:val="0"/>
                <w:iCs w:val="0"/>
                <w:noProof/>
                <w:sz w:val="22"/>
                <w:szCs w:val="22"/>
              </w:rPr>
              <w:tab/>
            </w:r>
            <w:r w:rsidR="00242569" w:rsidRPr="00E712B8">
              <w:rPr>
                <w:rStyle w:val="Hyperlink"/>
                <w:noProof/>
              </w:rPr>
              <w:t>FNCS and HELICS Examples</w:t>
            </w:r>
            <w:r w:rsidR="00242569">
              <w:rPr>
                <w:noProof/>
                <w:webHidden/>
              </w:rPr>
              <w:tab/>
            </w:r>
            <w:r w:rsidR="00242569">
              <w:rPr>
                <w:noProof/>
                <w:webHidden/>
              </w:rPr>
              <w:fldChar w:fldCharType="begin"/>
            </w:r>
            <w:r w:rsidR="00242569">
              <w:rPr>
                <w:noProof/>
                <w:webHidden/>
              </w:rPr>
              <w:instrText xml:space="preserve"> PAGEREF _Toc87884907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3A70CB6C" w14:textId="5B0B7CBF" w:rsidR="00242569" w:rsidRDefault="0005221D">
          <w:pPr>
            <w:pStyle w:val="TOC2"/>
            <w:tabs>
              <w:tab w:val="left" w:pos="880"/>
              <w:tab w:val="right" w:leader="dot" w:pos="9350"/>
            </w:tabs>
            <w:rPr>
              <w:rFonts w:eastAsiaTheme="minorEastAsia" w:cstheme="minorBidi"/>
              <w:b w:val="0"/>
              <w:bCs w:val="0"/>
              <w:noProof/>
            </w:rPr>
          </w:pPr>
          <w:hyperlink w:anchor="_Toc87884908" w:history="1">
            <w:r w:rsidR="00242569" w:rsidRPr="00E712B8">
              <w:rPr>
                <w:rStyle w:val="Hyperlink"/>
                <w:noProof/>
              </w:rPr>
              <w:t>3.1</w:t>
            </w:r>
            <w:r w:rsidR="00242569">
              <w:rPr>
                <w:rFonts w:eastAsiaTheme="minorEastAsia" w:cstheme="minorBidi"/>
                <w:b w:val="0"/>
                <w:bCs w:val="0"/>
                <w:noProof/>
              </w:rPr>
              <w:tab/>
            </w:r>
            <w:r w:rsidR="00242569" w:rsidRPr="00E712B8">
              <w:rPr>
                <w:rStyle w:val="Hyperlink"/>
                <w:noProof/>
              </w:rPr>
              <w:t>PV and Switching on IEEE 13-Bus Feeder</w:t>
            </w:r>
            <w:r w:rsidR="00242569">
              <w:rPr>
                <w:noProof/>
                <w:webHidden/>
              </w:rPr>
              <w:tab/>
            </w:r>
            <w:r w:rsidR="00242569">
              <w:rPr>
                <w:noProof/>
                <w:webHidden/>
              </w:rPr>
              <w:fldChar w:fldCharType="begin"/>
            </w:r>
            <w:r w:rsidR="00242569">
              <w:rPr>
                <w:noProof/>
                <w:webHidden/>
              </w:rPr>
              <w:instrText xml:space="preserve"> PAGEREF _Toc87884908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1438C5D4" w14:textId="1DE03A66" w:rsidR="00242569" w:rsidRDefault="0005221D">
          <w:pPr>
            <w:pStyle w:val="TOC2"/>
            <w:tabs>
              <w:tab w:val="left" w:pos="880"/>
              <w:tab w:val="right" w:leader="dot" w:pos="9350"/>
            </w:tabs>
            <w:rPr>
              <w:rFonts w:eastAsiaTheme="minorEastAsia" w:cstheme="minorBidi"/>
              <w:b w:val="0"/>
              <w:bCs w:val="0"/>
              <w:noProof/>
            </w:rPr>
          </w:pPr>
          <w:hyperlink w:anchor="_Toc87884909" w:history="1">
            <w:r w:rsidR="00242569" w:rsidRPr="00E712B8">
              <w:rPr>
                <w:rStyle w:val="Hyperlink"/>
                <w:noProof/>
              </w:rPr>
              <w:t>3.2</w:t>
            </w:r>
            <w:r w:rsidR="00242569">
              <w:rPr>
                <w:rFonts w:eastAsiaTheme="minorEastAsia" w:cstheme="minorBidi"/>
                <w:b w:val="0"/>
                <w:bCs w:val="0"/>
                <w:noProof/>
              </w:rPr>
              <w:tab/>
            </w:r>
            <w:r w:rsidR="00242569" w:rsidRPr="00E712B8">
              <w:rPr>
                <w:rStyle w:val="Hyperlink"/>
                <w:noProof/>
              </w:rPr>
              <w:t>Adding Houses to the PV Example</w:t>
            </w:r>
            <w:r w:rsidR="00242569">
              <w:rPr>
                <w:noProof/>
                <w:webHidden/>
              </w:rPr>
              <w:tab/>
            </w:r>
            <w:r w:rsidR="00242569">
              <w:rPr>
                <w:noProof/>
                <w:webHidden/>
              </w:rPr>
              <w:fldChar w:fldCharType="begin"/>
            </w:r>
            <w:r w:rsidR="00242569">
              <w:rPr>
                <w:noProof/>
                <w:webHidden/>
              </w:rPr>
              <w:instrText xml:space="preserve"> PAGEREF _Toc87884909 \h </w:instrText>
            </w:r>
            <w:r w:rsidR="00242569">
              <w:rPr>
                <w:noProof/>
                <w:webHidden/>
              </w:rPr>
            </w:r>
            <w:r w:rsidR="00242569">
              <w:rPr>
                <w:noProof/>
                <w:webHidden/>
              </w:rPr>
              <w:fldChar w:fldCharType="separate"/>
            </w:r>
            <w:r w:rsidR="005041F3">
              <w:rPr>
                <w:noProof/>
                <w:webHidden/>
              </w:rPr>
              <w:t>9</w:t>
            </w:r>
            <w:r w:rsidR="00242569">
              <w:rPr>
                <w:noProof/>
                <w:webHidden/>
              </w:rPr>
              <w:fldChar w:fldCharType="end"/>
            </w:r>
          </w:hyperlink>
        </w:p>
        <w:p w14:paraId="610A1674" w14:textId="61318D79" w:rsidR="00242569" w:rsidRDefault="0005221D">
          <w:pPr>
            <w:pStyle w:val="TOC2"/>
            <w:tabs>
              <w:tab w:val="left" w:pos="880"/>
              <w:tab w:val="right" w:leader="dot" w:pos="9350"/>
            </w:tabs>
            <w:rPr>
              <w:rFonts w:eastAsiaTheme="minorEastAsia" w:cstheme="minorBidi"/>
              <w:b w:val="0"/>
              <w:bCs w:val="0"/>
              <w:noProof/>
            </w:rPr>
          </w:pPr>
          <w:hyperlink w:anchor="_Toc87884910" w:history="1">
            <w:r w:rsidR="00242569" w:rsidRPr="00E712B8">
              <w:rPr>
                <w:rStyle w:val="Hyperlink"/>
                <w:noProof/>
              </w:rPr>
              <w:t>3.3</w:t>
            </w:r>
            <w:r w:rsidR="00242569">
              <w:rPr>
                <w:rFonts w:eastAsiaTheme="minorEastAsia" w:cstheme="minorBidi"/>
                <w:b w:val="0"/>
                <w:bCs w:val="0"/>
                <w:noProof/>
              </w:rPr>
              <w:tab/>
            </w:r>
            <w:r w:rsidR="00242569" w:rsidRPr="00E712B8">
              <w:rPr>
                <w:rStyle w:val="Hyperlink"/>
                <w:noProof/>
              </w:rPr>
              <w:t>Running on Windows</w:t>
            </w:r>
            <w:r w:rsidR="00242569">
              <w:rPr>
                <w:noProof/>
                <w:webHidden/>
              </w:rPr>
              <w:tab/>
            </w:r>
            <w:r w:rsidR="00242569">
              <w:rPr>
                <w:noProof/>
                <w:webHidden/>
              </w:rPr>
              <w:fldChar w:fldCharType="begin"/>
            </w:r>
            <w:r w:rsidR="00242569">
              <w:rPr>
                <w:noProof/>
                <w:webHidden/>
              </w:rPr>
              <w:instrText xml:space="preserve"> PAGEREF _Toc87884910 \h </w:instrText>
            </w:r>
            <w:r w:rsidR="00242569">
              <w:rPr>
                <w:noProof/>
                <w:webHidden/>
              </w:rPr>
            </w:r>
            <w:r w:rsidR="00242569">
              <w:rPr>
                <w:noProof/>
                <w:webHidden/>
              </w:rPr>
              <w:fldChar w:fldCharType="separate"/>
            </w:r>
            <w:r w:rsidR="005041F3">
              <w:rPr>
                <w:noProof/>
                <w:webHidden/>
              </w:rPr>
              <w:t>10</w:t>
            </w:r>
            <w:r w:rsidR="00242569">
              <w:rPr>
                <w:noProof/>
                <w:webHidden/>
              </w:rPr>
              <w:fldChar w:fldCharType="end"/>
            </w:r>
          </w:hyperlink>
        </w:p>
        <w:p w14:paraId="5B0C4212" w14:textId="2A5E1D5D" w:rsidR="00242569" w:rsidRDefault="0005221D">
          <w:pPr>
            <w:pStyle w:val="TOC2"/>
            <w:tabs>
              <w:tab w:val="left" w:pos="880"/>
              <w:tab w:val="right" w:leader="dot" w:pos="9350"/>
            </w:tabs>
            <w:rPr>
              <w:rFonts w:eastAsiaTheme="minorEastAsia" w:cstheme="minorBidi"/>
              <w:b w:val="0"/>
              <w:bCs w:val="0"/>
              <w:noProof/>
            </w:rPr>
          </w:pPr>
          <w:hyperlink w:anchor="_Toc87884911" w:history="1">
            <w:r w:rsidR="00242569" w:rsidRPr="00E712B8">
              <w:rPr>
                <w:rStyle w:val="Hyperlink"/>
                <w:noProof/>
              </w:rPr>
              <w:t>3.4</w:t>
            </w:r>
            <w:r w:rsidR="00242569">
              <w:rPr>
                <w:rFonts w:eastAsiaTheme="minorEastAsia" w:cstheme="minorBidi"/>
                <w:b w:val="0"/>
                <w:bCs w:val="0"/>
                <w:noProof/>
              </w:rPr>
              <w:tab/>
            </w:r>
            <w:r w:rsidR="00242569" w:rsidRPr="00E712B8">
              <w:rPr>
                <w:rStyle w:val="Hyperlink"/>
                <w:noProof/>
              </w:rPr>
              <w:t>Utility-Scale FNCS Example</w:t>
            </w:r>
            <w:r w:rsidR="00242569">
              <w:rPr>
                <w:noProof/>
                <w:webHidden/>
              </w:rPr>
              <w:tab/>
            </w:r>
            <w:r w:rsidR="00242569">
              <w:rPr>
                <w:noProof/>
                <w:webHidden/>
              </w:rPr>
              <w:fldChar w:fldCharType="begin"/>
            </w:r>
            <w:r w:rsidR="00242569">
              <w:rPr>
                <w:noProof/>
                <w:webHidden/>
              </w:rPr>
              <w:instrText xml:space="preserve"> PAGEREF _Toc87884911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04F95E4" w14:textId="4E996617" w:rsidR="00242569" w:rsidRDefault="0005221D">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00242569" w:rsidRPr="00E712B8">
              <w:rPr>
                <w:rStyle w:val="Hyperlink"/>
                <w:noProof/>
              </w:rPr>
              <w:t>4</w:t>
            </w:r>
            <w:r w:rsidR="00242569">
              <w:rPr>
                <w:rFonts w:eastAsiaTheme="minorEastAsia" w:cstheme="minorBidi"/>
                <w:b w:val="0"/>
                <w:bCs w:val="0"/>
                <w:i w:val="0"/>
                <w:iCs w:val="0"/>
                <w:noProof/>
                <w:sz w:val="22"/>
                <w:szCs w:val="22"/>
              </w:rPr>
              <w:tab/>
            </w:r>
            <w:r w:rsidR="00242569" w:rsidRPr="00E712B8">
              <w:rPr>
                <w:rStyle w:val="Hyperlink"/>
                <w:noProof/>
              </w:rPr>
              <w:t>Developer Notes for OpenDSSCmd</w:t>
            </w:r>
            <w:r w:rsidR="00242569">
              <w:rPr>
                <w:noProof/>
                <w:webHidden/>
              </w:rPr>
              <w:tab/>
            </w:r>
            <w:r w:rsidR="00242569">
              <w:rPr>
                <w:noProof/>
                <w:webHidden/>
              </w:rPr>
              <w:fldChar w:fldCharType="begin"/>
            </w:r>
            <w:r w:rsidR="00242569">
              <w:rPr>
                <w:noProof/>
                <w:webHidden/>
              </w:rPr>
              <w:instrText xml:space="preserve"> PAGEREF _Toc87884912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8360E25" w14:textId="6F095F2D" w:rsidR="00242569" w:rsidRDefault="0005221D">
          <w:pPr>
            <w:pStyle w:val="TOC2"/>
            <w:tabs>
              <w:tab w:val="left" w:pos="880"/>
              <w:tab w:val="right" w:leader="dot" w:pos="9350"/>
            </w:tabs>
            <w:rPr>
              <w:rFonts w:eastAsiaTheme="minorEastAsia" w:cstheme="minorBidi"/>
              <w:b w:val="0"/>
              <w:bCs w:val="0"/>
              <w:noProof/>
            </w:rPr>
          </w:pPr>
          <w:hyperlink w:anchor="_Toc87884913" w:history="1">
            <w:r w:rsidR="00242569" w:rsidRPr="00E712B8">
              <w:rPr>
                <w:rStyle w:val="Hyperlink"/>
                <w:noProof/>
              </w:rPr>
              <w:t>4.1</w:t>
            </w:r>
            <w:r w:rsidR="00242569">
              <w:rPr>
                <w:rFonts w:eastAsiaTheme="minorEastAsia" w:cstheme="minorBidi"/>
                <w:b w:val="0"/>
                <w:bCs w:val="0"/>
                <w:noProof/>
              </w:rPr>
              <w:tab/>
            </w:r>
            <w:r w:rsidR="00242569" w:rsidRPr="00E712B8">
              <w:rPr>
                <w:rStyle w:val="Hyperlink"/>
                <w:noProof/>
              </w:rPr>
              <w:t>Source Code Directories</w:t>
            </w:r>
            <w:r w:rsidR="00242569">
              <w:rPr>
                <w:noProof/>
                <w:webHidden/>
              </w:rPr>
              <w:tab/>
            </w:r>
            <w:r w:rsidR="00242569">
              <w:rPr>
                <w:noProof/>
                <w:webHidden/>
              </w:rPr>
              <w:fldChar w:fldCharType="begin"/>
            </w:r>
            <w:r w:rsidR="00242569">
              <w:rPr>
                <w:noProof/>
                <w:webHidden/>
              </w:rPr>
              <w:instrText xml:space="preserve"> PAGEREF _Toc87884913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1CC94B68" w14:textId="556BC4BC" w:rsidR="00242569" w:rsidRDefault="0005221D">
          <w:pPr>
            <w:pStyle w:val="TOC2"/>
            <w:tabs>
              <w:tab w:val="left" w:pos="880"/>
              <w:tab w:val="right" w:leader="dot" w:pos="9350"/>
            </w:tabs>
            <w:rPr>
              <w:rFonts w:eastAsiaTheme="minorEastAsia" w:cstheme="minorBidi"/>
              <w:b w:val="0"/>
              <w:bCs w:val="0"/>
              <w:noProof/>
            </w:rPr>
          </w:pPr>
          <w:hyperlink w:anchor="_Toc87884914" w:history="1">
            <w:r w:rsidR="00242569" w:rsidRPr="00E712B8">
              <w:rPr>
                <w:rStyle w:val="Hyperlink"/>
                <w:noProof/>
              </w:rPr>
              <w:t>4.2</w:t>
            </w:r>
            <w:r w:rsidR="00242569">
              <w:rPr>
                <w:rFonts w:eastAsiaTheme="minorEastAsia" w:cstheme="minorBidi"/>
                <w:b w:val="0"/>
                <w:bCs w:val="0"/>
                <w:noProof/>
              </w:rPr>
              <w:tab/>
            </w:r>
            <w:r w:rsidR="00242569" w:rsidRPr="00E712B8">
              <w:rPr>
                <w:rStyle w:val="Hyperlink"/>
                <w:noProof/>
              </w:rPr>
              <w:t>Notes on FNCS and HELICS Publications</w:t>
            </w:r>
            <w:r w:rsidR="00242569">
              <w:rPr>
                <w:noProof/>
                <w:webHidden/>
              </w:rPr>
              <w:tab/>
            </w:r>
            <w:r w:rsidR="00242569">
              <w:rPr>
                <w:noProof/>
                <w:webHidden/>
              </w:rPr>
              <w:fldChar w:fldCharType="begin"/>
            </w:r>
            <w:r w:rsidR="00242569">
              <w:rPr>
                <w:noProof/>
                <w:webHidden/>
              </w:rPr>
              <w:instrText xml:space="preserve"> PAGEREF _Toc87884914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715E8BD7" w14:textId="6D2B4283" w:rsidR="00242569" w:rsidRDefault="0005221D">
          <w:pPr>
            <w:pStyle w:val="TOC2"/>
            <w:tabs>
              <w:tab w:val="left" w:pos="880"/>
              <w:tab w:val="right" w:leader="dot" w:pos="9350"/>
            </w:tabs>
            <w:rPr>
              <w:rFonts w:eastAsiaTheme="minorEastAsia" w:cstheme="minorBidi"/>
              <w:b w:val="0"/>
              <w:bCs w:val="0"/>
              <w:noProof/>
            </w:rPr>
          </w:pPr>
          <w:hyperlink w:anchor="_Toc87884915" w:history="1">
            <w:r w:rsidR="00242569" w:rsidRPr="00E712B8">
              <w:rPr>
                <w:rStyle w:val="Hyperlink"/>
                <w:noProof/>
              </w:rPr>
              <w:t>4.3</w:t>
            </w:r>
            <w:r w:rsidR="00242569">
              <w:rPr>
                <w:rFonts w:eastAsiaTheme="minorEastAsia" w:cstheme="minorBidi"/>
                <w:b w:val="0"/>
                <w:bCs w:val="0"/>
                <w:noProof/>
              </w:rPr>
              <w:tab/>
            </w:r>
            <w:r w:rsidR="00242569" w:rsidRPr="00E712B8">
              <w:rPr>
                <w:rStyle w:val="Hyperlink"/>
                <w:noProof/>
              </w:rPr>
              <w:t>Open Issues</w:t>
            </w:r>
            <w:r w:rsidR="00242569">
              <w:rPr>
                <w:noProof/>
                <w:webHidden/>
              </w:rPr>
              <w:tab/>
            </w:r>
            <w:r w:rsidR="00242569">
              <w:rPr>
                <w:noProof/>
                <w:webHidden/>
              </w:rPr>
              <w:fldChar w:fldCharType="begin"/>
            </w:r>
            <w:r w:rsidR="00242569">
              <w:rPr>
                <w:noProof/>
                <w:webHidden/>
              </w:rPr>
              <w:instrText xml:space="preserve"> PAGEREF _Toc87884915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5327BB77" w14:textId="33296615" w:rsidR="00242569" w:rsidRDefault="0005221D">
          <w:pPr>
            <w:pStyle w:val="TOC2"/>
            <w:tabs>
              <w:tab w:val="left" w:pos="880"/>
              <w:tab w:val="right" w:leader="dot" w:pos="9350"/>
            </w:tabs>
            <w:rPr>
              <w:rFonts w:eastAsiaTheme="minorEastAsia" w:cstheme="minorBidi"/>
              <w:b w:val="0"/>
              <w:bCs w:val="0"/>
              <w:noProof/>
            </w:rPr>
          </w:pPr>
          <w:hyperlink w:anchor="_Toc87884916" w:history="1">
            <w:r w:rsidR="00242569" w:rsidRPr="00E712B8">
              <w:rPr>
                <w:rStyle w:val="Hyperlink"/>
                <w:noProof/>
              </w:rPr>
              <w:t>4.4</w:t>
            </w:r>
            <w:r w:rsidR="00242569">
              <w:rPr>
                <w:rFonts w:eastAsiaTheme="minorEastAsia" w:cstheme="minorBidi"/>
                <w:b w:val="0"/>
                <w:bCs w:val="0"/>
                <w:noProof/>
              </w:rPr>
              <w:tab/>
            </w:r>
            <w:r w:rsidR="00242569" w:rsidRPr="00E712B8">
              <w:rPr>
                <w:rStyle w:val="Hyperlink"/>
                <w:noProof/>
              </w:rPr>
              <w:t>Using Lazarus instead of FPC from the Command Line</w:t>
            </w:r>
            <w:r w:rsidR="00242569">
              <w:rPr>
                <w:noProof/>
                <w:webHidden/>
              </w:rPr>
              <w:tab/>
            </w:r>
            <w:r w:rsidR="00242569">
              <w:rPr>
                <w:noProof/>
                <w:webHidden/>
              </w:rPr>
              <w:fldChar w:fldCharType="begin"/>
            </w:r>
            <w:r w:rsidR="00242569">
              <w:rPr>
                <w:noProof/>
                <w:webHidden/>
              </w:rPr>
              <w:instrText xml:space="preserve"> PAGEREF _Toc87884916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364FAC4F" w14:textId="24023881" w:rsidR="00242569" w:rsidRDefault="0005221D">
          <w:pPr>
            <w:pStyle w:val="TOC2"/>
            <w:tabs>
              <w:tab w:val="left" w:pos="880"/>
              <w:tab w:val="right" w:leader="dot" w:pos="9350"/>
            </w:tabs>
            <w:rPr>
              <w:rFonts w:eastAsiaTheme="minorEastAsia" w:cstheme="minorBidi"/>
              <w:b w:val="0"/>
              <w:bCs w:val="0"/>
              <w:noProof/>
            </w:rPr>
          </w:pPr>
          <w:hyperlink w:anchor="_Toc87884917" w:history="1">
            <w:r w:rsidR="00242569" w:rsidRPr="00E712B8">
              <w:rPr>
                <w:rStyle w:val="Hyperlink"/>
                <w:noProof/>
              </w:rPr>
              <w:t>4.5</w:t>
            </w:r>
            <w:r w:rsidR="00242569">
              <w:rPr>
                <w:rFonts w:eastAsiaTheme="minorEastAsia" w:cstheme="minorBidi"/>
                <w:b w:val="0"/>
                <w:bCs w:val="0"/>
                <w:noProof/>
              </w:rPr>
              <w:tab/>
            </w:r>
            <w:r w:rsidR="00242569" w:rsidRPr="00E712B8">
              <w:rPr>
                <w:rStyle w:val="Hyperlink"/>
                <w:noProof/>
              </w:rPr>
              <w:t>Other OpenDSS Development Branches</w:t>
            </w:r>
            <w:r w:rsidR="00242569">
              <w:rPr>
                <w:noProof/>
                <w:webHidden/>
              </w:rPr>
              <w:tab/>
            </w:r>
            <w:r w:rsidR="00242569">
              <w:rPr>
                <w:noProof/>
                <w:webHidden/>
              </w:rPr>
              <w:fldChar w:fldCharType="begin"/>
            </w:r>
            <w:r w:rsidR="00242569">
              <w:rPr>
                <w:noProof/>
                <w:webHidden/>
              </w:rPr>
              <w:instrText xml:space="preserve"> PAGEREF _Toc87884917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299211A4" w14:textId="68C9125A" w:rsidR="00242569" w:rsidRDefault="0005221D">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00242569" w:rsidRPr="00E712B8">
              <w:rPr>
                <w:rStyle w:val="Hyperlink"/>
                <w:noProof/>
              </w:rPr>
              <w:t>5</w:t>
            </w:r>
            <w:r w:rsidR="00242569">
              <w:rPr>
                <w:rFonts w:eastAsiaTheme="minorEastAsia" w:cstheme="minorBidi"/>
                <w:b w:val="0"/>
                <w:bCs w:val="0"/>
                <w:i w:val="0"/>
                <w:iCs w:val="0"/>
                <w:noProof/>
                <w:sz w:val="22"/>
                <w:szCs w:val="22"/>
              </w:rPr>
              <w:tab/>
            </w:r>
            <w:r w:rsidR="00242569" w:rsidRPr="00E712B8">
              <w:rPr>
                <w:rStyle w:val="Hyperlink"/>
                <w:noProof/>
              </w:rPr>
              <w:t>References</w:t>
            </w:r>
            <w:r w:rsidR="00242569">
              <w:rPr>
                <w:noProof/>
                <w:webHidden/>
              </w:rPr>
              <w:tab/>
            </w:r>
            <w:r w:rsidR="00242569">
              <w:rPr>
                <w:noProof/>
                <w:webHidden/>
              </w:rPr>
              <w:fldChar w:fldCharType="begin"/>
            </w:r>
            <w:r w:rsidR="00242569">
              <w:rPr>
                <w:noProof/>
                <w:webHidden/>
              </w:rPr>
              <w:instrText xml:space="preserve"> PAGEREF _Toc87884918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proofErr w:type="spellStart"/>
      <w:r>
        <w:t>OpenDSS</w:t>
      </w:r>
      <w:proofErr w:type="spellEnd"/>
      <w:r w:rsidR="003967DE">
        <w:t xml:space="preserve"> is a distribution system simulator that is generally comparable to </w:t>
      </w:r>
      <w:proofErr w:type="spellStart"/>
      <w:r w:rsidR="003967DE">
        <w:t>GridLAB</w:t>
      </w:r>
      <w:proofErr w:type="spellEnd"/>
      <w:r w:rsidR="003967DE">
        <w:t>-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proofErr w:type="spellStart"/>
      <w:r>
        <w:lastRenderedPageBreak/>
        <w:t>OpenDSS</w:t>
      </w:r>
      <w:proofErr w:type="spellEnd"/>
      <w:r>
        <w:t xml:space="preserve">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w:t>
      </w:r>
      <w:proofErr w:type="spellStart"/>
      <w:r w:rsidR="007D23BE">
        <w:t>OpenDSS</w:t>
      </w:r>
      <w:proofErr w:type="spellEnd"/>
      <w:r w:rsidR="007D23BE">
        <w:t xml:space="preserve">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w:t>
      </w:r>
      <w:proofErr w:type="spellStart"/>
      <w:r w:rsidR="00DA24CD">
        <w:t>OpenDSS</w:t>
      </w:r>
      <w:proofErr w:type="spellEnd"/>
      <w:r w:rsidR="00DA24CD">
        <w:t>.</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w:t>
      </w:r>
      <w:proofErr w:type="spellStart"/>
      <w:r w:rsidR="0055732F">
        <w:t>OpenDSS</w:t>
      </w:r>
      <w:proofErr w:type="spellEnd"/>
      <w:r w:rsidR="0055732F">
        <w:t xml:space="preserve">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 xml:space="preserve">any </w:t>
      </w:r>
      <w:proofErr w:type="spellStart"/>
      <w:r w:rsidR="00610E40">
        <w:t>OpenDSS</w:t>
      </w:r>
      <w:proofErr w:type="spellEnd"/>
      <w:r w:rsidR="00610E40">
        <w:t xml:space="preserve">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 xml:space="preserve">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02C4B8CE"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c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2010C5D2"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2A3D250A" w:rsidR="0031214C" w:rsidRPr="0031214C" w:rsidRDefault="0031214C" w:rsidP="00051399">
      <w:pPr>
        <w:pStyle w:val="ListParagraph"/>
        <w:numPr>
          <w:ilvl w:val="0"/>
          <w:numId w:val="45"/>
        </w:numPr>
      </w:pPr>
      <w:r w:rsidRPr="00051399">
        <w:rPr>
          <w:bCs/>
          <w:iCs/>
        </w:rPr>
        <w:t>from</w:t>
      </w:r>
      <w:r w:rsidR="00183609">
        <w:t xml:space="preserve"> </w:t>
      </w:r>
      <w:hyperlink r:id="rId15" w:history="1">
        <w:r w:rsidR="00183609" w:rsidRPr="007B5EC1">
          <w:rPr>
            <w:rStyle w:val="Hyperlink"/>
          </w:rPr>
          <w:t>https://sourceforge.net/projects/freepascal/files/Linux/</w:t>
        </w:r>
      </w:hyperlink>
      <w:r>
        <w:t xml:space="preserve">, download, unzip and install </w:t>
      </w:r>
      <w:r w:rsidR="00981340">
        <w:br/>
      </w:r>
      <w:r w:rsidRPr="00051399">
        <w:rPr>
          <w:b/>
          <w:bCs/>
          <w:i/>
          <w:iCs/>
        </w:rPr>
        <w:t>x86_64-linux.tar</w:t>
      </w:r>
      <w:r w:rsidR="00183609">
        <w:t xml:space="preserve"> installe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083F5F96" w:rsidR="00A54A47" w:rsidRDefault="00A54A47" w:rsidP="00C7360F">
      <w:pPr>
        <w:pStyle w:val="Code"/>
      </w:pPr>
      <w:proofErr w:type="spellStart"/>
      <w:r w:rsidRPr="00A54A47">
        <w:t>xcode</w:t>
      </w:r>
      <w:proofErr w:type="spellEnd"/>
      <w:r w:rsidRPr="00A54A47">
        <w:t xml:space="preserve">-select </w:t>
      </w:r>
      <w:r>
        <w:t>–</w:t>
      </w:r>
      <w:r w:rsidR="00671520">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351D30F1" w:rsidR="00392F06" w:rsidRDefault="00392F06" w:rsidP="00C7360F">
      <w:pPr>
        <w:pStyle w:val="Code"/>
      </w:pPr>
      <w:r>
        <w:t xml:space="preserve">brew install </w:t>
      </w:r>
      <w:proofErr w:type="spellStart"/>
      <w:r>
        <w:t>cmake</w:t>
      </w:r>
      <w:proofErr w:type="spellEnd"/>
    </w:p>
    <w:p w14:paraId="3BEB54CF" w14:textId="25BD0C35" w:rsidR="004A0D56" w:rsidRDefault="004A0D56" w:rsidP="00C7360F">
      <w:pPr>
        <w:pStyle w:val="Code"/>
      </w:pPr>
      <w:r>
        <w:t xml:space="preserve">brew install </w:t>
      </w:r>
      <w:proofErr w:type="spellStart"/>
      <w:r>
        <w:t>zmq</w:t>
      </w:r>
      <w:proofErr w:type="spellEnd"/>
    </w:p>
    <w:p w14:paraId="608A0706" w14:textId="575507B8" w:rsidR="004A0D56" w:rsidRDefault="004A0D56" w:rsidP="00C7360F">
      <w:pPr>
        <w:pStyle w:val="Code"/>
      </w:pPr>
      <w:r>
        <w:t xml:space="preserve">brew install </w:t>
      </w:r>
      <w:proofErr w:type="spellStart"/>
      <w:r>
        <w:t>czmq</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17B15866"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w:t>
      </w:r>
      <w:r w:rsidR="00A6613C">
        <w:t xml:space="preserve"> </w:t>
      </w:r>
      <w:hyperlink r:id="rId18" w:history="1">
        <w:r w:rsidR="00A6613C" w:rsidRPr="007B5EC1">
          <w:rPr>
            <w:rStyle w:val="Hyperlink"/>
          </w:rPr>
          <w:t>https://sourceforge.net/projects/freepascal/files/Mac%20OS%20X/</w:t>
        </w:r>
      </w:hyperlink>
      <w:r w:rsidR="00A6613C">
        <w:t xml:space="preserve"> </w:t>
      </w:r>
      <w:r w:rsidR="00A4160E">
        <w:t>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173B60FA" w:rsidR="0050462F" w:rsidRPr="00B91F49" w:rsidRDefault="0050462F" w:rsidP="0050462F">
      <w:pPr>
        <w:pStyle w:val="ListParagraph"/>
        <w:numPr>
          <w:ilvl w:val="0"/>
          <w:numId w:val="5"/>
        </w:numPr>
        <w:ind w:left="360"/>
      </w:pPr>
      <w:r>
        <w:t xml:space="preserve">Install </w:t>
      </w:r>
      <w:r w:rsidR="00EB25E7">
        <w:t>the latest FPC</w:t>
      </w:r>
      <w:r>
        <w:t xml:space="preserve"> from</w:t>
      </w:r>
      <w:r w:rsidR="00EB25E7">
        <w:t xml:space="preserve"> </w:t>
      </w:r>
      <w:hyperlink r:id="rId23" w:history="1">
        <w:r w:rsidR="00EB25E7" w:rsidRPr="007B5EC1">
          <w:rPr>
            <w:rStyle w:val="Hyperlink"/>
          </w:rPr>
          <w:t>https://sourceforge.net/projects/freepascal/files/Win32/</w:t>
        </w:r>
      </w:hyperlink>
      <w:r w:rsidR="004B74CD">
        <w:t>.</w:t>
      </w:r>
      <w:r>
        <w:t xml:space="preserve"> </w:t>
      </w:r>
      <w:r w:rsidR="004B74CD">
        <w:t>Y</w:t>
      </w:r>
      <w:r>
        <w:t xml:space="preserve">ou </w:t>
      </w:r>
      <w:r w:rsidR="004F56E2">
        <w:t>should install 32-bit and 64-bit compilers from</w:t>
      </w:r>
      <w:r w:rsidR="007E51F6">
        <w:t xml:space="preserve">, e.g.,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6877072E" w:rsidR="00B36C1C" w:rsidRDefault="00FF69C0" w:rsidP="00C7360F">
      <w:pPr>
        <w:pStyle w:val="Code"/>
      </w:pPr>
      <w:r w:rsidRPr="00FF69C0">
        <w:t>git clone https://github.com/GMLC-TDC/HELICS</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proofErr w:type="spellStart"/>
      <w:r>
        <w:t>OpenDSS</w:t>
      </w:r>
      <w:proofErr w:type="spellEnd"/>
      <w:r>
        <w:t xml:space="preserve"> Repository</w:t>
      </w:r>
      <w:bookmarkEnd w:id="6"/>
    </w:p>
    <w:p w14:paraId="2780C1D1" w14:textId="387692A3" w:rsidR="005E6CD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506A13">
        <w:t xml:space="preserve">. </w:t>
      </w:r>
      <w:r w:rsidR="005E6CD8">
        <w:t>Strategy 1</w:t>
      </w:r>
      <w:r w:rsidR="00506A13">
        <w:t xml:space="preserve"> is to</w:t>
      </w:r>
      <w:r w:rsidR="005E6CD8">
        <w:t>, “grab everything”</w:t>
      </w:r>
      <w:r w:rsidR="008E2646">
        <w:t xml:space="preserve"> for building the executable and </w:t>
      </w:r>
      <w:r w:rsidR="00C968B3">
        <w:t xml:space="preserve">everything else in the </w:t>
      </w:r>
      <w:r w:rsidR="00C30B4F">
        <w:t>repository</w:t>
      </w:r>
      <w:r w:rsidR="008E2646">
        <w:t>:</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2FBA96E4" w:rsidR="005E6CD8" w:rsidRDefault="005E6CD8" w:rsidP="00916AB7">
      <w:pPr>
        <w:spacing w:before="120"/>
      </w:pPr>
      <w:r>
        <w:t xml:space="preserve">Strategy 2, </w:t>
      </w:r>
      <w:r w:rsidR="00506A13">
        <w:t xml:space="preserve">assumed for the rest of this document, is a </w:t>
      </w:r>
      <w:r>
        <w:t xml:space="preserve">“selective retrieval” for building </w:t>
      </w:r>
      <w:r w:rsidR="00B360EF">
        <w:t xml:space="preserve">only </w:t>
      </w:r>
      <w:r>
        <w:t xml:space="preserve">the executable </w:t>
      </w:r>
      <w:r w:rsidR="00B360EF">
        <w:t>from the active Version 8 branch</w:t>
      </w:r>
      <w:r w:rsidR="008E2646">
        <w:t xml:space="preserve">. </w:t>
      </w:r>
      <w:r w:rsidR="003F29C3">
        <w:t>T</w:t>
      </w:r>
      <w:r w:rsidR="002F046B">
        <w:t>h</w:t>
      </w:r>
      <w:r w:rsidR="003F29C3">
        <w:t>e phrase</w:t>
      </w:r>
      <w:r w:rsidR="002F046B">
        <w:t xml:space="preserve"> “Version8” will not appear in your local path names</w:t>
      </w:r>
      <w:r w:rsidR="003F29C3">
        <w:t xml:space="preserve"> this way</w:t>
      </w:r>
      <w:r w:rsidR="002F046B">
        <w:t xml:space="preserve">. </w:t>
      </w:r>
      <w:r w:rsidR="008E2646">
        <w:t>The</w:t>
      </w:r>
      <w:r w:rsidR="00332398">
        <w:t xml:space="preserve"> un-bold</w:t>
      </w:r>
      <w:r w:rsidR="008E2646">
        <w:t xml:space="preserve"> steps are optional</w:t>
      </w:r>
      <w:r w:rsidR="00D50B92">
        <w:t>, but useful for testing and developing installers</w:t>
      </w:r>
      <w:r w:rsidR="008E2646">
        <w:t>.</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w:t>
      </w:r>
      <w:r w:rsidRPr="002F31E2">
        <w:t>or</w:t>
      </w:r>
      <w:r w:rsidRPr="007F4E75">
        <w:rPr>
          <w:b/>
          <w:bCs/>
        </w:rPr>
        <w:t xml:space="preserve">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70696473"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Doc</w:t>
      </w:r>
    </w:p>
    <w:p w14:paraId="5C8B1F27" w14:textId="1511345B" w:rsidR="004574A7" w:rsidRPr="00332398" w:rsidRDefault="004574A7" w:rsidP="004574A7">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Pr>
          <w:rFonts w:cs="Times New Roman (Body CS)"/>
        </w:rPr>
        <w:t>BitrockInstaller</w:t>
      </w:r>
      <w:proofErr w:type="spellEnd"/>
    </w:p>
    <w:p w14:paraId="681F2325"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Doc</w:t>
      </w:r>
    </w:p>
    <w:p w14:paraId="0D943DC7"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sidRPr="00332398">
        <w:rPr>
          <w:rFonts w:cs="Times New Roman (Body CS)"/>
        </w:rPr>
        <w:t>EPRITestCircuits</w:t>
      </w:r>
      <w:proofErr w:type="spellEnd"/>
    </w:p>
    <w:p w14:paraId="66AACE88" w14:textId="77777777" w:rsidR="00120312" w:rsidRPr="00332398" w:rsidRDefault="00120312" w:rsidP="007F4E75">
      <w:pPr>
        <w:pStyle w:val="Code"/>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Examples</w:t>
      </w:r>
    </w:p>
    <w:p w14:paraId="08DFB0A5" w14:textId="77777777" w:rsidR="00437396" w:rsidRPr="00332398" w:rsidRDefault="00437396" w:rsidP="00437396">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sidRPr="00332398">
        <w:rPr>
          <w:rFonts w:cs="Times New Roman (Body CS)"/>
        </w:rPr>
        <w:t>IEEETestCases</w:t>
      </w:r>
      <w:proofErr w:type="spellEnd"/>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62BCDA2A" w:rsidR="00120312" w:rsidRPr="007F4E75" w:rsidRDefault="00120312" w:rsidP="007F4E75">
      <w:pPr>
        <w:pStyle w:val="Code"/>
        <w:rPr>
          <w:b/>
          <w:bCs/>
        </w:rPr>
      </w:pPr>
      <w:proofErr w:type="spellStart"/>
      <w:r w:rsidRPr="007F4E75">
        <w:rPr>
          <w:b/>
          <w:bCs/>
        </w:rPr>
        <w:t>svn</w:t>
      </w:r>
      <w:proofErr w:type="spellEnd"/>
      <w:r w:rsidRPr="007F4E75">
        <w:rPr>
          <w:b/>
          <w:bCs/>
        </w:rPr>
        <w:t xml:space="preserve"> update –</w:t>
      </w:r>
      <w:r w:rsidR="00C24721">
        <w:rPr>
          <w:b/>
          <w:bCs/>
        </w:rPr>
        <w:t>-</w:t>
      </w:r>
      <w:r w:rsidRPr="007F4E75">
        <w:rPr>
          <w:b/>
          <w:bCs/>
        </w:rPr>
        <w:t>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6EA816BD" w14:textId="0A55BF72"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GISCommands</w:t>
      </w:r>
      <w:proofErr w:type="spellEnd"/>
    </w:p>
    <w:p w14:paraId="33287E94"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Meters</w:t>
      </w:r>
    </w:p>
    <w:p w14:paraId="338CB7A7"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Shared</w:t>
      </w:r>
    </w:p>
    <w:p w14:paraId="1F304832" w14:textId="47825949"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arallel_Lib</w:t>
      </w:r>
      <w:proofErr w:type="spellEnd"/>
    </w:p>
    <w:p w14:paraId="386E4AE0"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Parser</w:t>
      </w:r>
    </w:p>
    <w:p w14:paraId="7A3B389B"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CElements</w:t>
      </w:r>
      <w:proofErr w:type="spellEnd"/>
    </w:p>
    <w:p w14:paraId="61133AC7" w14:textId="2E43225A" w:rsidR="00120312" w:rsidRPr="005E6F55" w:rsidRDefault="00120312" w:rsidP="007F4E75">
      <w:pPr>
        <w:pStyle w:val="Code"/>
        <w:rPr>
          <w:b/>
          <w:bCs/>
          <w:color w:val="000000" w:themeColor="text1"/>
        </w:rPr>
      </w:pPr>
      <w:proofErr w:type="spellStart"/>
      <w:r w:rsidRPr="005E6F55">
        <w:rPr>
          <w:b/>
          <w:bCs/>
          <w:color w:val="000000" w:themeColor="text1"/>
        </w:rPr>
        <w:lastRenderedPageBreak/>
        <w:t>svn</w:t>
      </w:r>
      <w:proofErr w:type="spellEnd"/>
      <w:r w:rsidRPr="005E6F55">
        <w:rPr>
          <w:b/>
          <w:bCs/>
          <w:color w:val="000000" w:themeColor="text1"/>
        </w:rPr>
        <w:t xml:space="preserve"> update --set-depth infinity Source/</w:t>
      </w:r>
      <w:proofErr w:type="spellStart"/>
      <w:r w:rsidRPr="005E6F55">
        <w:rPr>
          <w:b/>
          <w:bCs/>
          <w:color w:val="000000" w:themeColor="text1"/>
        </w:rPr>
        <w:t>PDElements</w:t>
      </w:r>
      <w:proofErr w:type="spellEnd"/>
    </w:p>
    <w:p w14:paraId="608991E3" w14:textId="7A96048B"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xml:space="preserve">”, ignoring part of the revision history that was corrupted on </w:t>
      </w:r>
      <w:proofErr w:type="spellStart"/>
      <w:r>
        <w:t>SourceForge</w:t>
      </w:r>
      <w:proofErr w:type="spellEnd"/>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41305DF6" w:rsidR="007370F9" w:rsidRDefault="007370F9" w:rsidP="007370F9">
      <w:pPr>
        <w:spacing w:before="120"/>
      </w:pPr>
      <w:r w:rsidRPr="007370F9">
        <w:t>Build FNCS</w:t>
      </w:r>
      <w:r>
        <w:t xml:space="preserve"> (library, broker, player</w:t>
      </w:r>
      <w:r w:rsidR="001A3364">
        <w:t>,</w:t>
      </w:r>
      <w:r>
        <w:t xml:space="preserve">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395B5AEF" w:rsidR="00C74FD1" w:rsidRDefault="00C74FD1" w:rsidP="00C7360F">
      <w:pPr>
        <w:pStyle w:val="Code"/>
      </w:pPr>
      <w:r>
        <w:t>cd ~/</w:t>
      </w:r>
      <w:proofErr w:type="spellStart"/>
      <w:r>
        <w:t>src</w:t>
      </w:r>
      <w:proofErr w:type="spellEnd"/>
      <w:r>
        <w:t>/HELICS</w:t>
      </w:r>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w:t>
      </w:r>
      <w:proofErr w:type="gramStart"/>
      <w:r>
        <w:rPr>
          <w:rFonts w:asciiTheme="minorHAnsi" w:hAnsiTheme="minorHAnsi"/>
          <w:sz w:val="22"/>
          <w:szCs w:val="22"/>
        </w:rPr>
        <w:t>then</w:t>
      </w:r>
      <w:proofErr w:type="gramEnd"/>
      <w:r>
        <w:rPr>
          <w:rFonts w:asciiTheme="minorHAnsi" w:hAnsiTheme="minorHAnsi"/>
          <w:sz w:val="22"/>
          <w:szCs w:val="22"/>
        </w:rPr>
        <w:t xml:space="preserve">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23179F28" w:rsidR="00B962A9" w:rsidRDefault="00B962A9" w:rsidP="00BF4309">
      <w:pPr>
        <w:pStyle w:val="Code"/>
      </w:pPr>
      <w:proofErr w:type="spellStart"/>
      <w:r>
        <w:t>mkdir</w:t>
      </w:r>
      <w:proofErr w:type="spellEnd"/>
      <w:r>
        <w:t xml:space="preserve"> units</w:t>
      </w:r>
      <w:r w:rsidR="00540B0C">
        <w:t xml:space="preserve">    # only required once</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4F7EBFBC" w14:textId="77777777" w:rsidR="0041241D"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DCMAKE_PREFIX_PATH=C:\cmdtools</w:t>
      </w:r>
      <w:r w:rsidR="0041241D">
        <w:t xml:space="preserve"> \</w:t>
      </w:r>
    </w:p>
    <w:p w14:paraId="2112A2D2" w14:textId="539F3777" w:rsidR="00961640" w:rsidRDefault="0041241D" w:rsidP="007F4E75">
      <w:pPr>
        <w:pStyle w:val="Code"/>
      </w:pPr>
      <w:r>
        <w:t xml:space="preserve">        </w:t>
      </w:r>
      <w:r w:rsidRPr="00C31804">
        <w:t xml:space="preserve"> -DCMAKE_</w:t>
      </w:r>
      <w:r w:rsidR="006D61B0">
        <w:t>INSTALL_</w:t>
      </w:r>
      <w:r w:rsidRPr="00C31804">
        <w:t>PREFI</w:t>
      </w:r>
      <w:r w:rsidR="006D61B0">
        <w:t>X</w:t>
      </w:r>
      <w:r w:rsidRPr="00C31804">
        <w:t>=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00BC59E5" w:rsidR="00DD048A" w:rsidRDefault="00DD048A" w:rsidP="007F4E75">
      <w:pPr>
        <w:pStyle w:val="Code"/>
      </w:pPr>
      <w:r>
        <w:t>cd c:\src\HELICS</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lastRenderedPageBreak/>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62BD0A5B" w:rsidR="00EC7B02" w:rsidRDefault="00EC7B02" w:rsidP="00EC7B02">
      <w:pPr>
        <w:pStyle w:val="Code"/>
      </w:pPr>
      <w:r>
        <w:t xml:space="preserve">cd </w:t>
      </w:r>
      <w:r w:rsidR="00196418">
        <w:t>c:\src\OpenDSS</w:t>
      </w:r>
      <w:r w:rsidR="002523FD">
        <w:t>\</w:t>
      </w:r>
      <w:r w:rsidR="00196418">
        <w:t>Source\CMD</w:t>
      </w:r>
    </w:p>
    <w:p w14:paraId="68FA63FF" w14:textId="5762F98E" w:rsidR="00EC7B02" w:rsidRDefault="00EC7B02" w:rsidP="00EC7B02">
      <w:pPr>
        <w:pStyle w:val="Code"/>
      </w:pPr>
      <w:r>
        <w:t>md units</w:t>
      </w:r>
      <w:r w:rsidR="004300CD">
        <w:t xml:space="preserve">    :: only required once</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6013438F" w:rsidR="004F0059" w:rsidRPr="00B20C2A" w:rsidRDefault="004F0059" w:rsidP="004F0059">
      <w:pPr>
        <w:pStyle w:val="ListParagraph"/>
        <w:numPr>
          <w:ilvl w:val="0"/>
          <w:numId w:val="42"/>
        </w:numPr>
      </w:pPr>
      <w:r>
        <w:t xml:space="preserve">To sync the Python interface, use </w:t>
      </w:r>
      <w:r w:rsidRPr="004F0059">
        <w:rPr>
          <w:i/>
          <w:iCs/>
        </w:rPr>
        <w:t xml:space="preserve">pip install </w:t>
      </w:r>
      <w:proofErr w:type="spellStart"/>
      <w:r w:rsidRPr="004F0059">
        <w:rPr>
          <w:i/>
          <w:iCs/>
        </w:rPr>
        <w:t>helics</w:t>
      </w:r>
      <w:proofErr w:type="spellEnd"/>
      <w:r w:rsidRPr="004F0059">
        <w:rPr>
          <w:i/>
          <w:iCs/>
        </w:rPr>
        <w:t>==</w:t>
      </w:r>
      <w:r w:rsidR="0012742A">
        <w:rPr>
          <w:i/>
          <w:iCs/>
        </w:rPr>
        <w:t>3.0.1</w:t>
      </w:r>
      <w:r>
        <w:t xml:space="preserve">, where </w:t>
      </w:r>
      <w:r w:rsidR="0012742A">
        <w:t>3.0</w:t>
      </w:r>
      <w:r>
        <w:t xml:space="preserve">.1 is the result of </w:t>
      </w:r>
      <w:proofErr w:type="spellStart"/>
      <w:r w:rsidRPr="004F0059">
        <w:rPr>
          <w:i/>
          <w:iCs/>
        </w:rPr>
        <w:t>helics_broker</w:t>
      </w:r>
      <w:proofErr w:type="spellEnd"/>
      <w:r w:rsidRPr="004F0059">
        <w:rPr>
          <w:i/>
          <w:iCs/>
        </w:rPr>
        <w:t xml:space="preserve">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 xml:space="preserve">PV and </w:t>
      </w:r>
      <w:proofErr w:type="gramStart"/>
      <w:r>
        <w:t>Switching</w:t>
      </w:r>
      <w:proofErr w:type="gramEnd"/>
      <w:r>
        <w:t xml:space="preserve"> on IEEE 13-Bus Feeder</w:t>
      </w:r>
      <w:bookmarkEnd w:id="12"/>
    </w:p>
    <w:p w14:paraId="54C5AF45" w14:textId="3E2419AD" w:rsidR="00717592" w:rsidRDefault="00C83A6A" w:rsidP="00717592">
      <w:r>
        <w:t xml:space="preserve">Input files for this example may be found under </w:t>
      </w:r>
      <w:r w:rsidRPr="00C83A6A">
        <w:rPr>
          <w:b/>
          <w:bCs/>
          <w:i/>
          <w:iCs/>
        </w:rPr>
        <w:t>Source/CMD/Test</w:t>
      </w:r>
      <w:r>
        <w:t xml:space="preserve"> of the repository. With reference to </w:t>
      </w:r>
      <w:r>
        <w:fldChar w:fldCharType="begin"/>
      </w:r>
      <w:r>
        <w:instrText xml:space="preserve"> REF _Ref9513716 \h </w:instrText>
      </w:r>
      <w:r>
        <w:fldChar w:fldCharType="separate"/>
      </w:r>
      <w:r w:rsidR="005041F3">
        <w:t xml:space="preserve">Figure </w:t>
      </w:r>
      <w:r w:rsidR="005041F3">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5041F3">
        <w:t xml:space="preserve">Figure </w:t>
      </w:r>
      <w:r w:rsidR="005041F3">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507C4B79" w14:textId="77777777" w:rsidR="001A3364" w:rsidRDefault="001A3364" w:rsidP="001A3364">
      <w:r>
        <w:t xml:space="preserve">The bash script that runs this example on Mac or Linux follows, as </w:t>
      </w:r>
      <w:r w:rsidRPr="00D03BDC">
        <w:rPr>
          <w:b/>
          <w:bCs/>
          <w:i/>
          <w:iCs/>
        </w:rPr>
        <w:t>test_fncspv.sh</w:t>
      </w:r>
      <w:r>
        <w:t xml:space="preserve">. The three federates are </w:t>
      </w:r>
      <w:proofErr w:type="spellStart"/>
      <w:r>
        <w:t>OpenDSS</w:t>
      </w:r>
      <w:proofErr w:type="spellEnd"/>
      <w:r>
        <w:t xml:space="preserve">, a FNCS player to pipe scripted commands into </w:t>
      </w:r>
      <w:proofErr w:type="spellStart"/>
      <w:r>
        <w:t>OpenDSS</w:t>
      </w:r>
      <w:proofErr w:type="spellEnd"/>
      <w:r>
        <w:t xml:space="preserve">, and a FNCS tracer to log publications from </w:t>
      </w:r>
      <w:proofErr w:type="spellStart"/>
      <w:r>
        <w:t>OpenDSS</w:t>
      </w:r>
      <w:proofErr w:type="spellEnd"/>
      <w:r>
        <w:t>.</w:t>
      </w:r>
    </w:p>
    <w:p w14:paraId="4B683B3F"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ec</w:t>
      </w:r>
      <w:proofErr w:type="gramEnd"/>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78B5B501"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ec</w:t>
      </w:r>
      <w:proofErr w:type="gramEnd"/>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6DEDCE63"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port</w:t>
      </w:r>
      <w:proofErr w:type="gramEnd"/>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5713A2E0" w14:textId="77777777" w:rsidR="001A3364" w:rsidRPr="00420B39"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port</w:t>
      </w:r>
      <w:proofErr w:type="gramEnd"/>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6A5DF479" w14:textId="77777777" w:rsidR="001A3364" w:rsidRDefault="001A3364" w:rsidP="001A3364">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xml:space="preserve">, is shown below. </w:t>
      </w:r>
      <w:proofErr w:type="spellStart"/>
      <w:r>
        <w:t>OpenDSS</w:t>
      </w:r>
      <w:proofErr w:type="spellEnd"/>
      <w:r>
        <w:t xml:space="preserve"> only subscribes to scripted text commands, which is enough for the GridAPPS-D and TESP use cases. The only likely changes are highlighted in </w:t>
      </w:r>
      <w:r w:rsidRPr="00D61BED">
        <w:rPr>
          <w:color w:val="FF0000"/>
        </w:rPr>
        <w:t>red</w:t>
      </w:r>
      <w:r>
        <w:t xml:space="preserve">, for the FNCS port and the federate that’s going to be issuing commands to </w:t>
      </w:r>
      <w:proofErr w:type="spellStart"/>
      <w:r>
        <w:t>OpenDSS</w:t>
      </w:r>
      <w:proofErr w:type="spellEnd"/>
      <w:r>
        <w:t>.</w:t>
      </w:r>
    </w:p>
    <w:p w14:paraId="541E2C3B"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lastRenderedPageBreak/>
        <w:t xml:space="preserve">name: </w:t>
      </w:r>
      <w:proofErr w:type="spellStart"/>
      <w:r w:rsidRPr="00B940FF">
        <w:rPr>
          <w:color w:val="000000"/>
          <w:sz w:val="16"/>
          <w:szCs w:val="16"/>
        </w:rPr>
        <w:t>opendss</w:t>
      </w:r>
      <w:proofErr w:type="spellEnd"/>
    </w:p>
    <w:p w14:paraId="2493AC73" w14:textId="77777777" w:rsidR="001A3364" w:rsidRPr="00B940FF" w:rsidRDefault="001A3364" w:rsidP="001A3364">
      <w:pPr>
        <w:pStyle w:val="HTMLPreformatted"/>
        <w:shd w:val="clear" w:color="auto" w:fill="FFFFFF"/>
        <w:rPr>
          <w:color w:val="000000"/>
          <w:sz w:val="16"/>
          <w:szCs w:val="16"/>
        </w:rPr>
      </w:pPr>
      <w:proofErr w:type="spellStart"/>
      <w:r w:rsidRPr="00B940FF">
        <w:rPr>
          <w:color w:val="000000"/>
          <w:sz w:val="16"/>
          <w:szCs w:val="16"/>
        </w:rPr>
        <w:t>time_delta</w:t>
      </w:r>
      <w:proofErr w:type="spellEnd"/>
      <w:r w:rsidRPr="00B940FF">
        <w:rPr>
          <w:color w:val="000000"/>
          <w:sz w:val="16"/>
          <w:szCs w:val="16"/>
        </w:rPr>
        <w:t>: 1s</w:t>
      </w:r>
    </w:p>
    <w:p w14:paraId="504B898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7CE7BA09"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values:</w:t>
      </w:r>
    </w:p>
    <w:p w14:paraId="60D8DBB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command:</w:t>
      </w:r>
    </w:p>
    <w:p w14:paraId="7A72ADD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1C84C6B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default: 0</w:t>
      </w:r>
    </w:p>
    <w:p w14:paraId="2CC7FC46" w14:textId="1BDE3098" w:rsidR="001A3364" w:rsidRDefault="001A3364" w:rsidP="001A3364">
      <w:pPr>
        <w:pStyle w:val="HTMLPreformatted"/>
        <w:shd w:val="clear" w:color="auto" w:fill="FFFFFF"/>
        <w:rPr>
          <w:color w:val="000000"/>
          <w:sz w:val="16"/>
          <w:szCs w:val="16"/>
        </w:rPr>
      </w:pPr>
      <w:r w:rsidRPr="00B940FF">
        <w:rPr>
          <w:color w:val="000000"/>
          <w:sz w:val="16"/>
          <w:szCs w:val="16"/>
        </w:rPr>
        <w:t xml:space="preserve">        list: true</w:t>
      </w:r>
    </w:p>
    <w:p w14:paraId="35FAED8B" w14:textId="77777777" w:rsidR="001A3364" w:rsidRPr="00B940FF" w:rsidRDefault="001A3364" w:rsidP="001A3364">
      <w:pPr>
        <w:pStyle w:val="HTMLPreformatted"/>
        <w:shd w:val="clear" w:color="auto" w:fill="FFFFFF"/>
        <w:rPr>
          <w:color w:val="000000"/>
          <w:sz w:val="16"/>
          <w:szCs w:val="16"/>
        </w:rPr>
      </w:pP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0B53B688" w:rsidR="00717592" w:rsidRDefault="00580F9F" w:rsidP="00580F9F">
      <w:pPr>
        <w:pStyle w:val="Caption"/>
      </w:pPr>
      <w:bookmarkStart w:id="13" w:name="_Ref9513716"/>
      <w:r>
        <w:t xml:space="preserve">Figure </w:t>
      </w:r>
      <w:fldSimple w:instr=" SEQ Figure \* ARABIC ">
        <w:r w:rsidR="005041F3">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xml:space="preserve">, reproduced below. The commands from 0 to 9 ns set up the simulation according to </w:t>
      </w:r>
      <w:proofErr w:type="spellStart"/>
      <w:r>
        <w:t>OpenDSS</w:t>
      </w:r>
      <w:proofErr w:type="spellEnd"/>
      <w:r>
        <w:t xml:space="preserve"> syntax. See the documentation that comes with </w:t>
      </w:r>
      <w:proofErr w:type="spellStart"/>
      <w:r>
        <w:t>OpenDSS</w:t>
      </w:r>
      <w:proofErr w:type="spellEnd"/>
      <w:r>
        <w:t xml:space="preserve">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w:t>
      </w:r>
      <w:proofErr w:type="gramStart"/>
      <w:r w:rsidRPr="008733B6">
        <w:rPr>
          <w:color w:val="000000"/>
          <w:sz w:val="16"/>
          <w:szCs w:val="16"/>
        </w:rPr>
        <w:t>time</w:t>
      </w:r>
      <w:proofErr w:type="gramEnd"/>
      <w:r w:rsidRPr="008733B6">
        <w:rPr>
          <w:color w:val="000000"/>
          <w:sz w:val="16"/>
          <w:szCs w:val="16"/>
        </w:rPr>
        <w:t xml:space="preserv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6 </w:t>
      </w:r>
      <w:proofErr w:type="gramStart"/>
      <w:r w:rsidRPr="008733B6">
        <w:rPr>
          <w:color w:val="000000"/>
          <w:sz w:val="16"/>
          <w:szCs w:val="16"/>
        </w:rPr>
        <w:t>command</w:t>
      </w:r>
      <w:proofErr w:type="gramEnd"/>
      <w:r w:rsidRPr="008733B6">
        <w:rPr>
          <w:color w:val="000000"/>
          <w:sz w:val="16"/>
          <w:szCs w:val="16"/>
        </w:rPr>
        <w:t xml:space="preserve">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w:t>
      </w:r>
      <w:proofErr w:type="gramStart"/>
      <w:r w:rsidRPr="008733B6">
        <w:rPr>
          <w:color w:val="000000"/>
          <w:sz w:val="16"/>
          <w:szCs w:val="16"/>
        </w:rPr>
        <w:t>command</w:t>
      </w:r>
      <w:proofErr w:type="gramEnd"/>
      <w:r w:rsidRPr="008733B6">
        <w:rPr>
          <w:color w:val="000000"/>
          <w:sz w:val="16"/>
          <w:szCs w:val="16"/>
        </w:rPr>
        <w:t xml:space="preserve">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w:t>
      </w:r>
      <w:proofErr w:type="gramStart"/>
      <w:r w:rsidRPr="008733B6">
        <w:rPr>
          <w:color w:val="000000"/>
          <w:sz w:val="16"/>
          <w:szCs w:val="16"/>
        </w:rPr>
        <w:t>command</w:t>
      </w:r>
      <w:proofErr w:type="gramEnd"/>
      <w:r w:rsidRPr="008733B6">
        <w:rPr>
          <w:color w:val="000000"/>
          <w:sz w:val="16"/>
          <w:szCs w:val="16"/>
        </w:rPr>
        <w:t xml:space="preserve">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w:t>
      </w:r>
      <w:proofErr w:type="gramStart"/>
      <w:r w:rsidRPr="008733B6">
        <w:rPr>
          <w:color w:val="000000"/>
          <w:sz w:val="16"/>
          <w:szCs w:val="16"/>
        </w:rPr>
        <w:t>command</w:t>
      </w:r>
      <w:proofErr w:type="gramEnd"/>
      <w:r w:rsidRPr="008733B6">
        <w:rPr>
          <w:color w:val="000000"/>
          <w:sz w:val="16"/>
          <w:szCs w:val="16"/>
        </w:rPr>
        <w:t xml:space="preserve">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 xml:space="preserve">86401000000000 </w:t>
      </w:r>
      <w:proofErr w:type="gramStart"/>
      <w:r w:rsidRPr="008733B6">
        <w:rPr>
          <w:color w:val="000000"/>
          <w:sz w:val="16"/>
          <w:szCs w:val="16"/>
        </w:rPr>
        <w:t>command</w:t>
      </w:r>
      <w:proofErr w:type="gramEnd"/>
      <w:r w:rsidRPr="008733B6">
        <w:rPr>
          <w:color w:val="000000"/>
          <w:sz w:val="16"/>
          <w:szCs w:val="16"/>
        </w:rPr>
        <w:t xml:space="preserve"> quit</w:t>
      </w:r>
    </w:p>
    <w:p w14:paraId="653D6AE2" w14:textId="2B1D600A"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w:t>
      </w:r>
      <w:proofErr w:type="spellStart"/>
      <w:r>
        <w:t>OpenDSS</w:t>
      </w:r>
      <w:proofErr w:type="spellEnd"/>
      <w:r>
        <w:t xml:space="preserve">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5041F3">
        <w:t xml:space="preserve">Figure </w:t>
      </w:r>
      <w:r w:rsidR="005041F3">
        <w:rPr>
          <w:noProof/>
        </w:rPr>
        <w:t>1</w:t>
      </w:r>
      <w:r>
        <w:fldChar w:fldCharType="end"/>
      </w:r>
      <w:r>
        <w:t>.</w:t>
      </w:r>
    </w:p>
    <w:p w14:paraId="70ACCE6A" w14:textId="202A2262" w:rsidR="00420B39" w:rsidRDefault="004F0960" w:rsidP="00D03BDC">
      <w:r>
        <w:t xml:space="preserve">The last four scripted commands will execute just after the time step looping has completed.  These export the monitor data to CSV files, and then quit </w:t>
      </w:r>
      <w:proofErr w:type="spellStart"/>
      <w:r>
        <w:t>OpenDSS</w:t>
      </w:r>
      <w:proofErr w:type="spellEnd"/>
      <w:r>
        <w:t>.</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 xml:space="preserve">This example depends on a recent installation of </w:t>
      </w:r>
      <w:proofErr w:type="spellStart"/>
      <w:r>
        <w:t>GridLAB</w:t>
      </w:r>
      <w:proofErr w:type="spellEnd"/>
      <w:r>
        <w:t xml:space="preserve">-D, with the FNCS and/or HELICS interface. These interfaces are not installed with the </w:t>
      </w:r>
      <w:proofErr w:type="spellStart"/>
      <w:r>
        <w:t>SourceForge</w:t>
      </w:r>
      <w:proofErr w:type="spellEnd"/>
      <w:r>
        <w:t xml:space="preserve"> download of </w:t>
      </w:r>
      <w:proofErr w:type="spellStart"/>
      <w:r>
        <w:t>GridLAB</w:t>
      </w:r>
      <w:proofErr w:type="spellEnd"/>
      <w:r>
        <w:t>-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spellStart"/>
      <w:r w:rsidRPr="00BE20B5">
        <w:rPr>
          <w:b/>
          <w:bCs/>
          <w:i/>
          <w:iCs/>
        </w:rPr>
        <w:t>gldopendsshelics.playergld</w:t>
      </w:r>
      <w:proofErr w:type="spell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XfmrCode.CT5  phases=1 windings=3 </w:t>
      </w:r>
      <w:proofErr w:type="spellStart"/>
      <w:r w:rsidRPr="008065B1">
        <w:rPr>
          <w:rFonts w:ascii="Courier New" w:hAnsi="Courier New" w:cs="Courier New"/>
          <w:sz w:val="16"/>
          <w:szCs w:val="16"/>
        </w:rPr>
        <w:t>kvs</w:t>
      </w:r>
      <w:proofErr w:type="spellEnd"/>
      <w:r w:rsidRPr="008065B1">
        <w:rPr>
          <w:rFonts w:ascii="Courier New" w:hAnsi="Courier New" w:cs="Courier New"/>
          <w:sz w:val="16"/>
          <w:szCs w:val="16"/>
        </w:rPr>
        <w:t xml:space="preserve">=[2.4 0.12 0.12] </w:t>
      </w:r>
      <w:proofErr w:type="spellStart"/>
      <w:r w:rsidRPr="008065B1">
        <w:rPr>
          <w:rFonts w:ascii="Courier New" w:hAnsi="Courier New" w:cs="Courier New"/>
          <w:sz w:val="16"/>
          <w:szCs w:val="16"/>
        </w:rPr>
        <w:t>kVAs</w:t>
      </w:r>
      <w:proofErr w:type="spellEnd"/>
      <w:r w:rsidRPr="008065B1">
        <w:rPr>
          <w:rFonts w:ascii="Courier New" w:hAnsi="Courier New" w:cs="Courier New"/>
          <w:sz w:val="16"/>
          <w:szCs w:val="16"/>
        </w:rPr>
        <w:t>=[5.0 5.0 5.0] %</w:t>
      </w:r>
      <w:proofErr w:type="spellStart"/>
      <w:r w:rsidRPr="008065B1">
        <w:rPr>
          <w:rFonts w:ascii="Courier New" w:hAnsi="Courier New" w:cs="Courier New"/>
          <w:sz w:val="16"/>
          <w:szCs w:val="16"/>
        </w:rPr>
        <w:t>imag</w:t>
      </w:r>
      <w:proofErr w:type="spellEnd"/>
      <w:r w:rsidRPr="008065B1">
        <w:rPr>
          <w:rFonts w:ascii="Courier New" w:hAnsi="Courier New" w:cs="Courier New"/>
          <w:sz w:val="16"/>
          <w:szCs w:val="16"/>
        </w:rPr>
        <w:t>=0.5 %Rs=[0.6 1.2 1.2] %</w:t>
      </w:r>
      <w:proofErr w:type="spellStart"/>
      <w:r w:rsidRPr="008065B1">
        <w:rPr>
          <w:rFonts w:ascii="Courier New" w:hAnsi="Courier New" w:cs="Courier New"/>
          <w:sz w:val="16"/>
          <w:szCs w:val="16"/>
        </w:rPr>
        <w:t>noloadloss</w:t>
      </w:r>
      <w:proofErr w:type="spellEnd"/>
      <w:r w:rsidRPr="008065B1">
        <w:rPr>
          <w:rFonts w:ascii="Courier New" w:hAnsi="Courier New" w:cs="Courier New"/>
          <w:sz w:val="16"/>
          <w:szCs w:val="16"/>
        </w:rPr>
        <w:t xml:space="preserve">=0.2 </w:t>
      </w:r>
      <w:proofErr w:type="spellStart"/>
      <w:r w:rsidRPr="008065B1">
        <w:rPr>
          <w:rFonts w:ascii="Courier New" w:hAnsi="Courier New" w:cs="Courier New"/>
          <w:sz w:val="16"/>
          <w:szCs w:val="16"/>
        </w:rPr>
        <w:t>Xhl</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ht</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lt</w:t>
      </w:r>
      <w:proofErr w:type="spellEnd"/>
      <w:r w:rsidRPr="008065B1">
        <w:rPr>
          <w:rFonts w:ascii="Courier New" w:hAnsi="Courier New" w:cs="Courier New"/>
          <w:sz w:val="16"/>
          <w:szCs w:val="16"/>
        </w:rPr>
        <w: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2 command "new </w:t>
      </w:r>
      <w:proofErr w:type="spellStart"/>
      <w:r w:rsidRPr="008065B1">
        <w:rPr>
          <w:rFonts w:ascii="Courier New" w:hAnsi="Courier New" w:cs="Courier New"/>
          <w:sz w:val="16"/>
          <w:szCs w:val="16"/>
        </w:rPr>
        <w:t>Transformer.Tpoletop</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XfmrCode</w:t>
      </w:r>
      <w:proofErr w:type="spellEnd"/>
      <w:r w:rsidRPr="008065B1">
        <w:rPr>
          <w:rFonts w:ascii="Courier New" w:hAnsi="Courier New" w:cs="Courier New"/>
          <w:sz w:val="16"/>
          <w:szCs w:val="16"/>
        </w:rPr>
        <w:t>=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w:t>
      </w:r>
      <w:proofErr w:type="spellStart"/>
      <w:r w:rsidRPr="008065B1">
        <w:rPr>
          <w:rFonts w:ascii="Courier New" w:hAnsi="Courier New" w:cs="Courier New"/>
          <w:sz w:val="16"/>
          <w:szCs w:val="16"/>
        </w:rPr>
        <w:t>kv</w:t>
      </w:r>
      <w:proofErr w:type="spellEnd"/>
      <w:r w:rsidRPr="008065B1">
        <w:rPr>
          <w:rFonts w:ascii="Courier New" w:hAnsi="Courier New" w:cs="Courier New"/>
          <w:sz w:val="16"/>
          <w:szCs w:val="16"/>
        </w:rPr>
        <w:t xml:space="preserve">=0.208 conn=wye model=1 kW=0.1 </w:t>
      </w:r>
      <w:proofErr w:type="spellStart"/>
      <w:r w:rsidRPr="008065B1">
        <w:rPr>
          <w:rFonts w:ascii="Courier New" w:hAnsi="Courier New" w:cs="Courier New"/>
          <w:sz w:val="16"/>
          <w:szCs w:val="16"/>
        </w:rPr>
        <w:t>kvar</w:t>
      </w:r>
      <w:proofErr w:type="spellEnd"/>
      <w:r w:rsidRPr="008065B1">
        <w:rPr>
          <w:rFonts w:ascii="Courier New" w:hAnsi="Courier New" w:cs="Courier New"/>
          <w:sz w:val="16"/>
          <w:szCs w:val="16"/>
        </w:rPr>
        <w:t>=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4 command "new pvsystem.pv1 bus1=634 phases=3 kV=0.48 irradiance=1 </w:t>
      </w:r>
      <w:proofErr w:type="spellStart"/>
      <w:r w:rsidRPr="008065B1">
        <w:rPr>
          <w:rFonts w:ascii="Courier New" w:hAnsi="Courier New" w:cs="Courier New"/>
          <w:sz w:val="16"/>
          <w:szCs w:val="16"/>
        </w:rPr>
        <w:t>pmpp</w:t>
      </w:r>
      <w:proofErr w:type="spellEnd"/>
      <w:r w:rsidRPr="008065B1">
        <w:rPr>
          <w:rFonts w:ascii="Courier New" w:hAnsi="Courier New" w:cs="Courier New"/>
          <w:sz w:val="16"/>
          <w:szCs w:val="16"/>
        </w:rPr>
        <w:t>=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monitor.pv1pq element=pvsystem.pv1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spellStart"/>
      <w:r w:rsidRPr="008065B1">
        <w:rPr>
          <w:rFonts w:ascii="Courier New" w:hAnsi="Courier New" w:cs="Courier New"/>
          <w:sz w:val="16"/>
          <w:szCs w:val="16"/>
        </w:rPr>
        <w:t>monitor.fdrpq</w:t>
      </w:r>
      <w:proofErr w:type="spellEnd"/>
      <w:r w:rsidRPr="008065B1">
        <w:rPr>
          <w:rFonts w:ascii="Courier New" w:hAnsi="Courier New" w:cs="Courier New"/>
          <w:sz w:val="16"/>
          <w:szCs w:val="16"/>
        </w:rPr>
        <w:t xml:space="preserve"> element=line.650632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spellStart"/>
      <w:r w:rsidRPr="008065B1">
        <w:rPr>
          <w:rFonts w:ascii="Courier New" w:hAnsi="Courier New" w:cs="Courier New"/>
          <w:sz w:val="16"/>
          <w:szCs w:val="16"/>
        </w:rPr>
        <w:t>monitor.hsepq</w:t>
      </w:r>
      <w:proofErr w:type="spellEnd"/>
      <w:r w:rsidRPr="008065B1">
        <w:rPr>
          <w:rFonts w:ascii="Courier New" w:hAnsi="Courier New" w:cs="Courier New"/>
          <w:sz w:val="16"/>
          <w:szCs w:val="16"/>
        </w:rPr>
        <w:t xml:space="preserve"> element=load.F1_house_B0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9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controlmode</w:t>
      </w:r>
      <w:proofErr w:type="spellEnd"/>
      <w:r w:rsidRPr="008065B1">
        <w:rPr>
          <w:rFonts w:ascii="Courier New" w:hAnsi="Courier New" w:cs="Courier New"/>
          <w:sz w:val="16"/>
          <w:szCs w:val="16"/>
        </w:rPr>
        <w:t>=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maxcontroliter</w:t>
      </w:r>
      <w:proofErr w:type="spellEnd"/>
      <w:r w:rsidRPr="008065B1">
        <w:rPr>
          <w:rFonts w:ascii="Courier New" w:hAnsi="Courier New" w:cs="Courier New"/>
          <w:sz w:val="16"/>
          <w:szCs w:val="16"/>
        </w:rPr>
        <w:t>=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w:t>
      </w:r>
      <w:proofErr w:type="spellStart"/>
      <w:r w:rsidRPr="008065B1">
        <w:rPr>
          <w:rFonts w:ascii="Courier New" w:hAnsi="Courier New" w:cs="Courier New"/>
          <w:sz w:val="16"/>
          <w:szCs w:val="16"/>
        </w:rPr>
        <w:t>helicspub</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fname</w:t>
      </w:r>
      <w:proofErr w:type="spellEnd"/>
      <w:r w:rsidRPr="008065B1">
        <w:rPr>
          <w:rFonts w:ascii="Courier New" w:hAnsi="Courier New" w:cs="Courier New"/>
          <w:sz w:val="16"/>
          <w:szCs w:val="16"/>
        </w:rPr>
        <w:t>=</w:t>
      </w:r>
      <w:proofErr w:type="spellStart"/>
      <w:r w:rsidRPr="008065B1">
        <w:rPr>
          <w:rFonts w:ascii="Courier New" w:hAnsi="Courier New" w:cs="Courier New"/>
          <w:sz w:val="16"/>
          <w:szCs w:val="16"/>
        </w:rPr>
        <w:t>houses.json</w:t>
      </w:r>
      <w:proofErr w:type="spell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w:t>
      </w:r>
      <w:proofErr w:type="spellStart"/>
      <w:r w:rsidRPr="008065B1">
        <w:rPr>
          <w:rFonts w:ascii="Courier New" w:hAnsi="Courier New" w:cs="Courier New"/>
          <w:sz w:val="16"/>
          <w:szCs w:val="16"/>
        </w:rPr>
        <w:t>stepsize</w:t>
      </w:r>
      <w:proofErr w:type="spellEnd"/>
      <w:r w:rsidRPr="008065B1">
        <w:rPr>
          <w:rFonts w:ascii="Courier New" w:hAnsi="Courier New" w:cs="Courier New"/>
          <w:sz w:val="16"/>
          <w:szCs w:val="16"/>
        </w:rPr>
        <w:t>=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4 command "export monitors </w:t>
      </w:r>
      <w:proofErr w:type="spellStart"/>
      <w:r w:rsidRPr="008065B1">
        <w:rPr>
          <w:rFonts w:ascii="Courier New" w:hAnsi="Courier New" w:cs="Courier New"/>
          <w:sz w:val="16"/>
          <w:szCs w:val="16"/>
        </w:rPr>
        <w:t>fdrpq</w:t>
      </w:r>
      <w:proofErr w:type="spellEnd"/>
      <w:r w:rsidRPr="008065B1">
        <w:rPr>
          <w:rFonts w:ascii="Courier New" w:hAnsi="Courier New" w:cs="Courier New"/>
          <w:sz w:val="16"/>
          <w:szCs w:val="16"/>
        </w:rPr>
        <w:t>"</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6 command "export monitors </w:t>
      </w:r>
      <w:proofErr w:type="spellStart"/>
      <w:r w:rsidRPr="008065B1">
        <w:rPr>
          <w:rFonts w:ascii="Courier New" w:hAnsi="Courier New" w:cs="Courier New"/>
          <w:sz w:val="16"/>
          <w:szCs w:val="16"/>
        </w:rPr>
        <w:t>hsepq</w:t>
      </w:r>
      <w:proofErr w:type="spellEnd"/>
      <w:r w:rsidRPr="008065B1">
        <w:rPr>
          <w:rFonts w:ascii="Courier New" w:hAnsi="Courier New" w:cs="Courier New"/>
          <w:sz w:val="16"/>
          <w:szCs w:val="16"/>
        </w:rPr>
        <w:t>"</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1000000000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quit</w:t>
      </w:r>
    </w:p>
    <w:p w14:paraId="5E4AD361" w14:textId="77777777" w:rsidR="0073421A" w:rsidRDefault="0073421A" w:rsidP="008065B1">
      <w:pPr>
        <w:spacing w:after="0"/>
      </w:pPr>
    </w:p>
    <w:p w14:paraId="15C87B3B" w14:textId="52D8B1F2" w:rsidR="0073421A" w:rsidRPr="00095337" w:rsidRDefault="0073421A" w:rsidP="008065B1">
      <w:pPr>
        <w:spacing w:after="0"/>
      </w:pPr>
      <w:r>
        <w:t xml:space="preserve">The load is determined at run-time, through the house instantiated in </w:t>
      </w:r>
      <w:proofErr w:type="spellStart"/>
      <w:r w:rsidRPr="0073421A">
        <w:rPr>
          <w:b/>
          <w:bCs/>
          <w:i/>
          <w:iCs/>
        </w:rPr>
        <w:t>HousesHelics.glm</w:t>
      </w:r>
      <w:proofErr w:type="spellEnd"/>
      <w:r>
        <w:t xml:space="preserve">. Only recent builds of </w:t>
      </w:r>
      <w:proofErr w:type="spellStart"/>
      <w:r>
        <w:t>GridLAB</w:t>
      </w:r>
      <w:proofErr w:type="spellEnd"/>
      <w:r>
        <w:t xml:space="preserve">-D support houses that respond to voltage, without being connected to a </w:t>
      </w:r>
      <w:proofErr w:type="spellStart"/>
      <w:r>
        <w:t>GridLAB</w:t>
      </w:r>
      <w:proofErr w:type="spellEnd"/>
      <w:r>
        <w:t>-D power flow component</w:t>
      </w:r>
      <w:r w:rsidR="00095337">
        <w:t xml:space="preserve">, as done in this example. The next two listings configure HELICS messages for </w:t>
      </w:r>
      <w:proofErr w:type="spellStart"/>
      <w:r w:rsidR="00095337">
        <w:t>OpenDSS</w:t>
      </w:r>
      <w:proofErr w:type="spellEnd"/>
      <w:r w:rsidR="00095337">
        <w:t xml:space="preserve"> publishing voltages to the </w:t>
      </w:r>
      <w:proofErr w:type="spellStart"/>
      <w:r w:rsidR="00095337">
        <w:t>GridLAB</w:t>
      </w:r>
      <w:proofErr w:type="spellEnd"/>
      <w:r w:rsidR="00095337">
        <w:t xml:space="preserve">-D house panel, and subscribing to power from the </w:t>
      </w:r>
      <w:proofErr w:type="spellStart"/>
      <w:r w:rsidR="00095337">
        <w:t>GridLAB</w:t>
      </w:r>
      <w:proofErr w:type="spellEnd"/>
      <w:r w:rsidR="00095337">
        <w:t xml:space="preserve">-D house panel. See </w:t>
      </w:r>
      <w:r w:rsidR="00095337">
        <w:fldChar w:fldCharType="begin"/>
      </w:r>
      <w:r w:rsidR="00095337">
        <w:instrText xml:space="preserve"> REF _Ref66384517 \h </w:instrText>
      </w:r>
      <w:r w:rsidR="00095337">
        <w:fldChar w:fldCharType="separate"/>
      </w:r>
      <w:r w:rsidR="005041F3">
        <w:t xml:space="preserve">Figure </w:t>
      </w:r>
      <w:r w:rsidR="005041F3">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2E5AD66" w:rsidR="00095337" w:rsidRDefault="00095337" w:rsidP="00095337">
      <w:pPr>
        <w:spacing w:after="0"/>
      </w:pPr>
      <w:bookmarkStart w:id="15" w:name="_Ref66384517"/>
      <w:r>
        <w:t xml:space="preserve">Figure </w:t>
      </w:r>
      <w:fldSimple w:instr=" SEQ Figure \* ARABIC ">
        <w:r w:rsidR="005041F3">
          <w:rPr>
            <w:noProof/>
          </w:rPr>
          <w:t>2</w:t>
        </w:r>
      </w:fldSimple>
      <w:bookmarkEnd w:id="15"/>
      <w:r>
        <w:t xml:space="preserve">: </w:t>
      </w:r>
      <w:proofErr w:type="spellStart"/>
      <w:r>
        <w:t>OpenDSS</w:t>
      </w:r>
      <w:proofErr w:type="spellEnd"/>
      <w:r>
        <w:t xml:space="preserve"> house load power, subscribed from </w:t>
      </w:r>
      <w:proofErr w:type="spellStart"/>
      <w:r>
        <w:t>GridLAB</w:t>
      </w:r>
      <w:proofErr w:type="spellEnd"/>
      <w:r>
        <w:t>-D</w:t>
      </w:r>
    </w:p>
    <w:p w14:paraId="763E813B" w14:textId="14CD0523" w:rsidR="00912649" w:rsidRPr="00912649" w:rsidRDefault="00912649" w:rsidP="008065B1">
      <w:pPr>
        <w:spacing w:after="0"/>
        <w:rPr>
          <w:b/>
          <w:bCs/>
          <w:i/>
          <w:iCs/>
        </w:rPr>
      </w:pPr>
      <w:proofErr w:type="spellStart"/>
      <w:r>
        <w:rPr>
          <w:b/>
          <w:bCs/>
          <w:i/>
          <w:iCs/>
        </w:rPr>
        <w:lastRenderedPageBreak/>
        <w:t>g</w:t>
      </w:r>
      <w:r w:rsidRPr="00912649">
        <w:rPr>
          <w:b/>
          <w:bCs/>
          <w:i/>
          <w:iCs/>
        </w:rPr>
        <w:t>ldhouseshelics.json</w:t>
      </w:r>
      <w:proofErr w:type="spell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coreType</w:t>
      </w:r>
      <w:proofErr w:type="spellEnd"/>
      <w:r w:rsidRPr="00912649">
        <w:rPr>
          <w:rFonts w:ascii="Courier New" w:hAnsi="Courier New" w:cs="Courier New"/>
          <w:sz w:val="16"/>
          <w:szCs w:val="16"/>
        </w:rPr>
        <w:t>" : "</w:t>
      </w:r>
      <w:proofErr w:type="spellStart"/>
      <w:r w:rsidRPr="00912649">
        <w:rPr>
          <w:rFonts w:ascii="Courier New" w:hAnsi="Courier New" w:cs="Courier New"/>
          <w:sz w:val="16"/>
          <w:szCs w:val="16"/>
        </w:rPr>
        <w:t>zmq</w:t>
      </w:r>
      <w:proofErr w:type="spellEnd"/>
      <w:r w:rsidRPr="00912649">
        <w:rPr>
          <w:rFonts w:ascii="Courier New" w:hAnsi="Courier New" w:cs="Courier New"/>
          <w:sz w:val="16"/>
          <w:szCs w:val="16"/>
        </w:rPr>
        <w:t>",</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w:t>
      </w:r>
      <w:proofErr w:type="spellStart"/>
      <w:r w:rsidRPr="00912649">
        <w:rPr>
          <w:rFonts w:ascii="Courier New" w:hAnsi="Courier New" w:cs="Courier New"/>
          <w:sz w:val="16"/>
          <w:szCs w:val="16"/>
        </w:rPr>
        <w:t>gridlabd</w:t>
      </w:r>
      <w:proofErr w:type="spellEnd"/>
      <w:r w:rsidRPr="00912649">
        <w:rPr>
          <w:rFonts w:ascii="Courier New" w:hAnsi="Courier New" w:cs="Courier New"/>
          <w:sz w:val="16"/>
          <w:szCs w:val="16"/>
        </w:rPr>
        <w:t>",</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loglevel</w:t>
      </w:r>
      <w:proofErr w:type="spellEnd"/>
      <w:r w:rsidRPr="00912649">
        <w:rPr>
          <w:rFonts w:ascii="Courier New" w:hAnsi="Courier New" w:cs="Courier New"/>
          <w:sz w:val="16"/>
          <w:szCs w:val="16"/>
        </w:rPr>
        <w:t>"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spellStart"/>
      <w:r>
        <w:rPr>
          <w:b/>
          <w:bCs/>
          <w:i/>
          <w:iCs/>
        </w:rPr>
        <w:t>g</w:t>
      </w:r>
      <w:r w:rsidRPr="00912649">
        <w:rPr>
          <w:b/>
          <w:bCs/>
          <w:i/>
          <w:iCs/>
        </w:rPr>
        <w:t>ld</w:t>
      </w:r>
      <w:r>
        <w:rPr>
          <w:b/>
          <w:bCs/>
          <w:i/>
          <w:iCs/>
        </w:rPr>
        <w:t>opendss</w:t>
      </w:r>
      <w:r w:rsidRPr="00912649">
        <w:rPr>
          <w:b/>
          <w:bCs/>
          <w:i/>
          <w:iCs/>
        </w:rPr>
        <w:t>houseshelics.json</w:t>
      </w:r>
      <w:proofErr w:type="spellEnd"/>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coreType</w:t>
      </w:r>
      <w:proofErr w:type="spellEnd"/>
      <w:r w:rsidRPr="00593C0C">
        <w:rPr>
          <w:rFonts w:ascii="Courier New" w:hAnsi="Courier New" w:cs="Courier New"/>
          <w:sz w:val="16"/>
          <w:szCs w:val="16"/>
        </w:rPr>
        <w:t>" : "</w:t>
      </w:r>
      <w:proofErr w:type="spellStart"/>
      <w:r w:rsidRPr="00593C0C">
        <w:rPr>
          <w:rFonts w:ascii="Courier New" w:hAnsi="Courier New" w:cs="Courier New"/>
          <w:sz w:val="16"/>
          <w:szCs w:val="16"/>
        </w:rPr>
        <w:t>zmq</w:t>
      </w:r>
      <w:proofErr w:type="spellEnd"/>
      <w:r w:rsidRPr="00593C0C">
        <w:rPr>
          <w:rFonts w:ascii="Courier New" w:hAnsi="Courier New" w:cs="Courier New"/>
          <w:sz w:val="16"/>
          <w:szCs w:val="16"/>
        </w:rPr>
        <w:t>",</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w:t>
      </w:r>
      <w:proofErr w:type="spellStart"/>
      <w:r w:rsidRPr="00593C0C">
        <w:rPr>
          <w:rFonts w:ascii="Courier New" w:hAnsi="Courier New" w:cs="Courier New"/>
          <w:sz w:val="16"/>
          <w:szCs w:val="16"/>
        </w:rPr>
        <w:t>opendss</w:t>
      </w:r>
      <w:proofErr w:type="spellEnd"/>
      <w:r w:rsidRPr="00593C0C">
        <w:rPr>
          <w:rFonts w:ascii="Courier New" w:hAnsi="Courier New" w:cs="Courier New"/>
          <w:sz w:val="16"/>
          <w:szCs w:val="16"/>
        </w:rPr>
        <w:t>",</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loglevel</w:t>
      </w:r>
      <w:proofErr w:type="spellEnd"/>
      <w:r w:rsidRPr="00593C0C">
        <w:rPr>
          <w:rFonts w:ascii="Courier New" w:hAnsi="Courier New" w:cs="Courier New"/>
          <w:sz w:val="16"/>
          <w:szCs w:val="16"/>
        </w:rPr>
        <w:t>"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w:t>
      </w:r>
      <w:proofErr w:type="spellStart"/>
      <w:r w:rsidRPr="00593C0C">
        <w:rPr>
          <w:rFonts w:ascii="Courier New" w:hAnsi="Courier New" w:cs="Courier New"/>
          <w:sz w:val="16"/>
          <w:szCs w:val="16"/>
        </w:rPr>
        <w:t>gridlabd</w:t>
      </w:r>
      <w:proofErr w:type="spellEnd"/>
      <w:r w:rsidRPr="00593C0C">
        <w:rPr>
          <w:rFonts w:ascii="Courier New" w:hAnsi="Courier New" w:cs="Courier New"/>
          <w:sz w:val="16"/>
          <w:szCs w:val="16"/>
        </w:rPr>
        <w:t xml:space="preserve">/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4A6545BB"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5041F3">
        <w:t xml:space="preserve">Figure </w:t>
      </w:r>
      <w:r w:rsidR="005041F3">
        <w:rPr>
          <w:noProof/>
        </w:rPr>
        <w:t>3</w:t>
      </w:r>
      <w:r w:rsidR="00413042">
        <w:fldChar w:fldCharType="end"/>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r w:rsidR="00B360EF">
        <w:t>.</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6DC6F9A8" w:rsidR="001D18E8" w:rsidRDefault="001D18E8" w:rsidP="001D18E8">
      <w:pPr>
        <w:pStyle w:val="Caption"/>
      </w:pPr>
      <w:bookmarkStart w:id="18" w:name="_Ref60995492"/>
      <w:r>
        <w:t xml:space="preserve">Figure </w:t>
      </w:r>
      <w:fldSimple w:instr=" SEQ Figure \* ARABIC ">
        <w:r w:rsidR="005041F3">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 xml:space="preserve">Developer Notes for </w:t>
      </w:r>
      <w:proofErr w:type="spellStart"/>
      <w:r>
        <w:t>OpenDSSCmd</w:t>
      </w:r>
      <w:bookmarkEnd w:id="19"/>
      <w:proofErr w:type="spellEnd"/>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proofErr w:type="spellStart"/>
      <w:r w:rsidR="001D15DF">
        <w:t>fncs</w:t>
      </w:r>
      <w:r>
        <w:t>.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05F11EC5" w14:textId="246794AA" w:rsidR="001D15DF" w:rsidRDefault="001D15DF" w:rsidP="0046310B">
      <w:pPr>
        <w:pStyle w:val="ListParagraph"/>
        <w:numPr>
          <w:ilvl w:val="0"/>
          <w:numId w:val="31"/>
        </w:numPr>
      </w:pPr>
      <w:r>
        <w:t>Source/CMD/</w:t>
      </w:r>
      <w:proofErr w:type="spellStart"/>
      <w:r>
        <w:t>helics.pas</w:t>
      </w:r>
      <w:proofErr w:type="spellEnd"/>
      <w:r>
        <w:t xml:space="preserve"> – loads and uses the HELICS shared library, i.e., </w:t>
      </w:r>
      <w:proofErr w:type="spellStart"/>
      <w:r>
        <w:t>dll</w:t>
      </w:r>
      <w:proofErr w:type="spellEnd"/>
      <w:r>
        <w:t xml:space="preserve">, </w:t>
      </w:r>
      <w:proofErr w:type="spellStart"/>
      <w:r>
        <w:t>dylib</w:t>
      </w:r>
      <w:proofErr w:type="spellEnd"/>
      <w:r>
        <w:t>, or so file.</w:t>
      </w:r>
    </w:p>
    <w:p w14:paraId="125A2C70" w14:textId="4DCA52D1"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65D7F59D" w14:textId="64E8AF1D" w:rsidR="009D3505" w:rsidRDefault="009D3505" w:rsidP="0046310B">
      <w:pPr>
        <w:pStyle w:val="ListParagraph"/>
        <w:numPr>
          <w:ilvl w:val="0"/>
          <w:numId w:val="31"/>
        </w:numPr>
      </w:pPr>
      <w:r>
        <w:t>Source/Common/</w:t>
      </w:r>
      <w:proofErr w:type="spellStart"/>
      <w:r>
        <w:t>ExportCIMXML.pas</w:t>
      </w:r>
      <w:proofErr w:type="spellEnd"/>
      <w:r>
        <w:t xml:space="preserve"> – exports the circuit to Common Information Model</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2BD2A062" w:rsidR="0046310B" w:rsidRDefault="0046310B" w:rsidP="0046310B">
      <w:proofErr w:type="spellStart"/>
      <w:r>
        <w:t>OpenDSS</w:t>
      </w:r>
      <w:proofErr w:type="spellEnd"/>
      <w:r>
        <w:t xml:space="preserve"> is primarily a power flow program. A top-level roadmap to the source code sub-directories </w:t>
      </w:r>
      <w:r w:rsidR="00631952">
        <w:t xml:space="preserve">relevant to </w:t>
      </w:r>
      <w:proofErr w:type="spellStart"/>
      <w:r w:rsidR="00631952">
        <w:t>opendsscmd</w:t>
      </w:r>
      <w:proofErr w:type="spellEnd"/>
      <w:r w:rsidR="00631952">
        <w:t xml:space="preserve">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168EC9F1" w:rsidR="00F46A09" w:rsidRDefault="00F46A09" w:rsidP="0046310B">
      <w:pPr>
        <w:pStyle w:val="ListParagraph"/>
        <w:numPr>
          <w:ilvl w:val="0"/>
          <w:numId w:val="32"/>
        </w:numPr>
      </w:pPr>
      <w:r>
        <w:t>Source/Common – circuits, buses</w:t>
      </w:r>
      <w:r w:rsidR="00D43309">
        <w:t>,</w:t>
      </w:r>
      <w:r>
        <w:t xml:space="preserve"> and solutions</w:t>
      </w:r>
      <w:r w:rsidR="0097504A">
        <w:t>. The CIM export code is here.</w:t>
      </w:r>
    </w:p>
    <w:p w14:paraId="47166AB3" w14:textId="7EE5DCB1" w:rsidR="00F46A09" w:rsidRDefault="00F46A09" w:rsidP="0046310B">
      <w:pPr>
        <w:pStyle w:val="ListParagraph"/>
        <w:numPr>
          <w:ilvl w:val="0"/>
          <w:numId w:val="32"/>
        </w:numPr>
      </w:pPr>
      <w:r>
        <w:t>Source/Controls – regulator, capacitor, inverter, switch</w:t>
      </w:r>
      <w:r w:rsidR="00D43309">
        <w:t>,</w:t>
      </w:r>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690A5797" w14:textId="2EBA22C5" w:rsidR="007961B6" w:rsidRDefault="007961B6" w:rsidP="0046310B">
      <w:pPr>
        <w:pStyle w:val="ListParagraph"/>
        <w:numPr>
          <w:ilvl w:val="0"/>
          <w:numId w:val="32"/>
        </w:numPr>
      </w:pPr>
      <w:r>
        <w:t>Source/</w:t>
      </w:r>
      <w:proofErr w:type="spellStart"/>
      <w:r>
        <w:t>GISCommands</w:t>
      </w:r>
      <w:proofErr w:type="spellEnd"/>
      <w:r>
        <w:t xml:space="preserve">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w:t>
      </w:r>
      <w:proofErr w:type="spellStart"/>
      <w:r w:rsidR="00556ABB">
        <w:t>OpenDSS</w:t>
      </w:r>
      <w:proofErr w:type="spellEnd"/>
      <w:r w:rsidR="00556ABB">
        <w:t xml:space="preserve"> as a DLL</w:t>
      </w:r>
    </w:p>
    <w:p w14:paraId="78B2ECA8" w14:textId="0CF7B08F" w:rsidR="00F46A09" w:rsidRDefault="00F46A09" w:rsidP="0046310B">
      <w:pPr>
        <w:pStyle w:val="ListParagraph"/>
        <w:numPr>
          <w:ilvl w:val="0"/>
          <w:numId w:val="32"/>
        </w:numPr>
      </w:pPr>
      <w:r>
        <w:t>Source/Meters</w:t>
      </w:r>
      <w:r w:rsidR="00556ABB">
        <w:t xml:space="preserve"> – sensors, monitors and energy meters (these are not billing meters as in </w:t>
      </w:r>
      <w:proofErr w:type="spellStart"/>
      <w:r w:rsidR="00556ABB">
        <w:t>GridLAB</w:t>
      </w:r>
      <w:proofErr w:type="spellEnd"/>
      <w:r w:rsidR="00556ABB">
        <w:t>-D)</w:t>
      </w:r>
    </w:p>
    <w:p w14:paraId="153D2549" w14:textId="41094268" w:rsidR="00A2715C" w:rsidRDefault="00A2715C" w:rsidP="0046310B">
      <w:pPr>
        <w:pStyle w:val="ListParagraph"/>
        <w:numPr>
          <w:ilvl w:val="0"/>
          <w:numId w:val="32"/>
        </w:numPr>
      </w:pPr>
      <w:r>
        <w:t>Source/</w:t>
      </w:r>
      <w:proofErr w:type="spellStart"/>
      <w:r>
        <w:t>Parallel_Lib</w:t>
      </w:r>
      <w:proofErr w:type="spellEnd"/>
      <w:r>
        <w:t xml:space="preserve">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00093B7" w:rsidR="00F46A09" w:rsidRDefault="00F46A09" w:rsidP="0046310B">
      <w:pPr>
        <w:pStyle w:val="ListParagraph"/>
        <w:numPr>
          <w:ilvl w:val="0"/>
          <w:numId w:val="32"/>
        </w:numPr>
      </w:pPr>
      <w:r>
        <w:t>Source/TCP_IP</w:t>
      </w:r>
      <w:r w:rsidR="0097504A">
        <w:t xml:space="preserve"> – counterpart of the </w:t>
      </w:r>
      <w:proofErr w:type="spellStart"/>
      <w:r w:rsidR="0097504A">
        <w:t>GridLAB</w:t>
      </w:r>
      <w:proofErr w:type="spellEnd"/>
      <w:r w:rsidR="0097504A">
        <w:t>-D server mode</w:t>
      </w:r>
      <w:r w:rsidR="00D43309">
        <w:t>,</w:t>
      </w:r>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4252DF3B" w:rsidR="00F46A09" w:rsidRDefault="00F46A09" w:rsidP="0046310B">
      <w:pPr>
        <w:pStyle w:val="ListParagraph"/>
        <w:numPr>
          <w:ilvl w:val="0"/>
          <w:numId w:val="32"/>
        </w:numPr>
      </w:pPr>
      <w:r>
        <w:t>Source/x64 and Source/x86</w:t>
      </w:r>
      <w:r w:rsidR="00556ABB">
        <w:t xml:space="preserve"> – contains build products; </w:t>
      </w:r>
      <w:r w:rsidR="00BE671E" w:rsidRPr="00492CA5">
        <w:t>PNNL</w:t>
      </w:r>
      <w:r w:rsidR="00556ABB" w:rsidRPr="00492CA5">
        <w:t xml:space="preserve"> do</w:t>
      </w:r>
      <w:r w:rsidR="00BE671E" w:rsidRPr="00492CA5">
        <w:t xml:space="preserve">es </w:t>
      </w:r>
      <w:r w:rsidR="00556ABB" w:rsidRPr="00492CA5">
        <w:t>n</w:t>
      </w:r>
      <w:r w:rsidR="00BE671E" w:rsidRPr="00492CA5">
        <w:t>o</w:t>
      </w:r>
      <w:r w:rsidR="00556ABB" w:rsidRPr="00492CA5">
        <w:t xml:space="preserve">t </w:t>
      </w:r>
      <w:r w:rsidR="00BE671E" w:rsidRPr="00492CA5">
        <w:t>use</w:t>
      </w:r>
      <w:r w:rsidR="00556ABB" w:rsidRPr="00492CA5">
        <w:t xml:space="preserve"> this</w:t>
      </w:r>
      <w:r w:rsidR="00492CA5">
        <w:t>.</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The FNCS and HELICS interfaces are configured as value federates, with publications and subscriptions read from a JSON file (both) or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w:t>
      </w:r>
      <w:proofErr w:type="spellStart"/>
      <w:r w:rsidR="002970EE">
        <w:t>OpenDSS</w:t>
      </w:r>
      <w:proofErr w:type="spellEnd"/>
      <w:r w:rsidR="002970EE">
        <w:t xml:space="preserve"> for each publication, where it makes sense for efficiency. If the network topology changes, </w:t>
      </w:r>
      <w:r w:rsidR="00FE6B55">
        <w:t xml:space="preserve">the map can be rebuilt automatically because </w:t>
      </w:r>
      <w:proofErr w:type="spellStart"/>
      <w:r w:rsidR="002970EE">
        <w:t>OpenDSS</w:t>
      </w:r>
      <w:proofErr w:type="spellEnd"/>
      <w:r w:rsidR="002970EE">
        <w:t xml:space="preserve">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 xml:space="preserve">binary-level interface to the </w:t>
      </w:r>
      <w:proofErr w:type="spellStart"/>
      <w:r>
        <w:t>GridLAB</w:t>
      </w:r>
      <w:proofErr w:type="spellEnd"/>
      <w:r>
        <w:t>-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proofErr w:type="spellStart"/>
      <w:r>
        <w:lastRenderedPageBreak/>
        <w:t>XsBuiltIns</w:t>
      </w:r>
      <w:proofErr w:type="spellEnd"/>
      <w:r>
        <w:t xml:space="preserve"> are not available; the date/time function in </w:t>
      </w:r>
      <w:proofErr w:type="spellStart"/>
      <w:r>
        <w:t>djson.pas</w:t>
      </w:r>
      <w:proofErr w:type="spellEnd"/>
      <w:r>
        <w:t xml:space="preserve">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 xml:space="preserve">The TlHelp32 library may be supported in </w:t>
      </w:r>
      <w:proofErr w:type="gramStart"/>
      <w:r>
        <w:t>a</w:t>
      </w:r>
      <w:proofErr w:type="gramEnd"/>
      <w:r>
        <w:t xml:space="preserve"> FPC/Lazarus add-on called JEDI Windows API.</w:t>
      </w:r>
    </w:p>
    <w:p w14:paraId="13C064A4" w14:textId="6E9ECA1D"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have become case</w:t>
      </w:r>
      <w:r w:rsidR="000E0CB4">
        <w:t xml:space="preserve"> </w:t>
      </w:r>
      <w:r>
        <w:t>sensitive.  They need to be made case</w:t>
      </w:r>
      <w:r w:rsidR="000E0CB4">
        <w:t xml:space="preserve"> </w:t>
      </w:r>
      <w:r>
        <w:t>insensitive.</w:t>
      </w:r>
    </w:p>
    <w:p w14:paraId="6F73F484" w14:textId="5AC4CB6C"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r w:rsidR="007C7B87">
        <w:t xml:space="preserve"> </w:t>
      </w:r>
      <w:proofErr w:type="spellStart"/>
      <w:r w:rsidR="007C7B87">
        <w:t>CMake</w:t>
      </w:r>
      <w:proofErr w:type="spellEnd"/>
      <w:r w:rsidR="007C7B87">
        <w:t xml:space="preserv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4" w:name="_Toc87884917"/>
      <w:r>
        <w:t xml:space="preserve">Other </w:t>
      </w:r>
      <w:proofErr w:type="spellStart"/>
      <w:r>
        <w:t>OpenDSS</w:t>
      </w:r>
      <w:proofErr w:type="spellEnd"/>
      <w:r>
        <w:t xml:space="preserve"> Development Branches</w:t>
      </w:r>
      <w:bookmarkEnd w:id="24"/>
    </w:p>
    <w:p w14:paraId="324D7E28" w14:textId="426C0A51" w:rsidR="00E46175" w:rsidRDefault="002D76B1" w:rsidP="002D76B1">
      <w:r>
        <w:t>The</w:t>
      </w:r>
      <w:r w:rsidR="00E46175">
        <w:t xml:space="preserve"> </w:t>
      </w:r>
      <w:r w:rsidR="00D643A7">
        <w:t>older</w:t>
      </w:r>
      <w:r>
        <w:t xml:space="preserve"> branch at </w:t>
      </w:r>
      <w:hyperlink r:id="rId34" w:history="1">
        <w:r w:rsidRPr="007B5EC1">
          <w:rPr>
            <w:rStyle w:val="Hyperlink"/>
          </w:rPr>
          <w:t>https://sourceforge.net/p/electricdss/code/HEAD/tree/trunk/Version7/</w:t>
        </w:r>
      </w:hyperlink>
      <w:r w:rsidR="00D643A7">
        <w:t xml:space="preserve">, which had been retained for </w:t>
      </w:r>
      <w:proofErr w:type="spellStart"/>
      <w:r w:rsidR="008618C6">
        <w:t>O</w:t>
      </w:r>
      <w:r w:rsidR="00D643A7">
        <w:t>pen</w:t>
      </w:r>
      <w:r w:rsidR="008618C6">
        <w:t>DSSC</w:t>
      </w:r>
      <w:r w:rsidR="00D643A7">
        <w:t>md</w:t>
      </w:r>
      <w:proofErr w:type="spellEnd"/>
      <w:r w:rsidR="00D643A7">
        <w:t>,</w:t>
      </w:r>
      <w:r>
        <w:t xml:space="preserve"> </w:t>
      </w:r>
      <w:r w:rsidR="00D643A7">
        <w:t>is</w:t>
      </w:r>
      <w:r>
        <w:t xml:space="preserve"> </w:t>
      </w:r>
      <w:r w:rsidR="00D643A7">
        <w:t>now</w:t>
      </w:r>
      <w:r>
        <w:t xml:space="preserve"> deprecated. </w:t>
      </w:r>
      <w:r w:rsidR="00E46175">
        <w:t xml:space="preserve">A </w:t>
      </w:r>
      <w:r w:rsidR="00CC264D">
        <w:t xml:space="preserve">collection of unofficial </w:t>
      </w:r>
      <w:proofErr w:type="spellStart"/>
      <w:r w:rsidR="00CC264D">
        <w:t>OpenDSS</w:t>
      </w:r>
      <w:proofErr w:type="spellEnd"/>
      <w:r w:rsidR="00CC264D">
        <w:t xml:space="preserve"> extensions, includ</w:t>
      </w:r>
      <w:r w:rsidR="00033391">
        <w:t>ing</w:t>
      </w:r>
      <w:r w:rsidR="00CC264D">
        <w:t xml:space="preserve"> a C API, Python, Julia and other interfaces</w:t>
      </w:r>
      <w:r>
        <w:t xml:space="preserve"> is </w:t>
      </w:r>
      <w:r w:rsidR="00D643A7">
        <w:t xml:space="preserve">available </w:t>
      </w:r>
      <w:r>
        <w:t>at</w:t>
      </w:r>
      <w:r w:rsidR="00E46175">
        <w:t>:</w:t>
      </w:r>
    </w:p>
    <w:p w14:paraId="61ED99CC" w14:textId="50730F70" w:rsidR="00E46175" w:rsidRPr="000323E5" w:rsidRDefault="0005221D"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37A160FA"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1150E" w14:textId="77777777" w:rsidR="0005221D" w:rsidRDefault="0005221D" w:rsidP="009C04BD">
      <w:pPr>
        <w:spacing w:after="0" w:line="240" w:lineRule="auto"/>
      </w:pPr>
      <w:r>
        <w:separator/>
      </w:r>
    </w:p>
  </w:endnote>
  <w:endnote w:type="continuationSeparator" w:id="0">
    <w:p w14:paraId="56931C1F" w14:textId="77777777" w:rsidR="0005221D" w:rsidRDefault="0005221D"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70BEE" w14:textId="0E77892C" w:rsidR="005041F3" w:rsidRDefault="005041F3">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3819C1">
      <w:rPr>
        <w:noProof/>
      </w:rPr>
      <w:t>4/14/202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5FD8B" w14:textId="77777777" w:rsidR="0005221D" w:rsidRDefault="0005221D" w:rsidP="009C04BD">
      <w:pPr>
        <w:spacing w:after="0" w:line="240" w:lineRule="auto"/>
      </w:pPr>
      <w:r>
        <w:separator/>
      </w:r>
    </w:p>
  </w:footnote>
  <w:footnote w:type="continuationSeparator" w:id="0">
    <w:p w14:paraId="661B2FA3" w14:textId="77777777" w:rsidR="0005221D" w:rsidRDefault="0005221D"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3C72C" w14:textId="6C2FD6D3" w:rsidR="005041F3" w:rsidRPr="009C04BD" w:rsidRDefault="005041F3">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268E2"/>
    <w:rsid w:val="000323E5"/>
    <w:rsid w:val="00033391"/>
    <w:rsid w:val="00035084"/>
    <w:rsid w:val="00043ED8"/>
    <w:rsid w:val="000451BC"/>
    <w:rsid w:val="000454E1"/>
    <w:rsid w:val="00050839"/>
    <w:rsid w:val="00051399"/>
    <w:rsid w:val="0005221D"/>
    <w:rsid w:val="000573E6"/>
    <w:rsid w:val="00061E72"/>
    <w:rsid w:val="00062564"/>
    <w:rsid w:val="000644E5"/>
    <w:rsid w:val="0007164F"/>
    <w:rsid w:val="000801FB"/>
    <w:rsid w:val="00085EFE"/>
    <w:rsid w:val="00093853"/>
    <w:rsid w:val="00095337"/>
    <w:rsid w:val="000A674F"/>
    <w:rsid w:val="000B0C3B"/>
    <w:rsid w:val="000B1FA1"/>
    <w:rsid w:val="000B5524"/>
    <w:rsid w:val="000C0F39"/>
    <w:rsid w:val="000C2826"/>
    <w:rsid w:val="000D4878"/>
    <w:rsid w:val="000E0CB4"/>
    <w:rsid w:val="000E1FF7"/>
    <w:rsid w:val="000E681C"/>
    <w:rsid w:val="000E78C5"/>
    <w:rsid w:val="000F0BB3"/>
    <w:rsid w:val="00101FCF"/>
    <w:rsid w:val="00111778"/>
    <w:rsid w:val="0011365D"/>
    <w:rsid w:val="001146DE"/>
    <w:rsid w:val="001153ED"/>
    <w:rsid w:val="00120312"/>
    <w:rsid w:val="001226B0"/>
    <w:rsid w:val="0012742A"/>
    <w:rsid w:val="00142B9C"/>
    <w:rsid w:val="00163E04"/>
    <w:rsid w:val="0016653B"/>
    <w:rsid w:val="0017043C"/>
    <w:rsid w:val="00173618"/>
    <w:rsid w:val="00183609"/>
    <w:rsid w:val="00185A2F"/>
    <w:rsid w:val="0018779D"/>
    <w:rsid w:val="00196418"/>
    <w:rsid w:val="00197534"/>
    <w:rsid w:val="001A336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E64F7"/>
    <w:rsid w:val="001F0566"/>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D1AC1"/>
    <w:rsid w:val="002D6E0A"/>
    <w:rsid w:val="002D76B1"/>
    <w:rsid w:val="002E0DEC"/>
    <w:rsid w:val="002E0F1F"/>
    <w:rsid w:val="002E1AAA"/>
    <w:rsid w:val="002E6292"/>
    <w:rsid w:val="002E6847"/>
    <w:rsid w:val="002E6D51"/>
    <w:rsid w:val="002F046B"/>
    <w:rsid w:val="002F29D9"/>
    <w:rsid w:val="002F31E2"/>
    <w:rsid w:val="002F3689"/>
    <w:rsid w:val="002F5DFB"/>
    <w:rsid w:val="002F7244"/>
    <w:rsid w:val="00300FB3"/>
    <w:rsid w:val="0031214C"/>
    <w:rsid w:val="003156D6"/>
    <w:rsid w:val="0032150E"/>
    <w:rsid w:val="00322FC7"/>
    <w:rsid w:val="00325ACC"/>
    <w:rsid w:val="00332398"/>
    <w:rsid w:val="00334757"/>
    <w:rsid w:val="00344B14"/>
    <w:rsid w:val="0035640E"/>
    <w:rsid w:val="00356B10"/>
    <w:rsid w:val="0036346E"/>
    <w:rsid w:val="00365702"/>
    <w:rsid w:val="003756E8"/>
    <w:rsid w:val="003819C1"/>
    <w:rsid w:val="00383A44"/>
    <w:rsid w:val="00386327"/>
    <w:rsid w:val="003876E0"/>
    <w:rsid w:val="00390C97"/>
    <w:rsid w:val="00391B44"/>
    <w:rsid w:val="00392F06"/>
    <w:rsid w:val="003936A3"/>
    <w:rsid w:val="003967DE"/>
    <w:rsid w:val="003A289F"/>
    <w:rsid w:val="003A4148"/>
    <w:rsid w:val="003B4F34"/>
    <w:rsid w:val="003B79B3"/>
    <w:rsid w:val="003C0D72"/>
    <w:rsid w:val="003D064D"/>
    <w:rsid w:val="003E13C3"/>
    <w:rsid w:val="003E24F3"/>
    <w:rsid w:val="003E57DF"/>
    <w:rsid w:val="003E59F3"/>
    <w:rsid w:val="003F0332"/>
    <w:rsid w:val="003F0930"/>
    <w:rsid w:val="003F10C1"/>
    <w:rsid w:val="003F1B80"/>
    <w:rsid w:val="003F29C3"/>
    <w:rsid w:val="003F44BF"/>
    <w:rsid w:val="003F48A5"/>
    <w:rsid w:val="003F4A9D"/>
    <w:rsid w:val="003F6D0C"/>
    <w:rsid w:val="004021C0"/>
    <w:rsid w:val="00402AF2"/>
    <w:rsid w:val="00405F5B"/>
    <w:rsid w:val="00407D4C"/>
    <w:rsid w:val="00410A68"/>
    <w:rsid w:val="0041241D"/>
    <w:rsid w:val="004129D0"/>
    <w:rsid w:val="00413042"/>
    <w:rsid w:val="00415852"/>
    <w:rsid w:val="004158E3"/>
    <w:rsid w:val="0041793C"/>
    <w:rsid w:val="00420B39"/>
    <w:rsid w:val="00425260"/>
    <w:rsid w:val="004272ED"/>
    <w:rsid w:val="00427472"/>
    <w:rsid w:val="00427EB9"/>
    <w:rsid w:val="004300CD"/>
    <w:rsid w:val="00437396"/>
    <w:rsid w:val="004419F3"/>
    <w:rsid w:val="004558B4"/>
    <w:rsid w:val="004574A7"/>
    <w:rsid w:val="00460029"/>
    <w:rsid w:val="00460A0B"/>
    <w:rsid w:val="00460B10"/>
    <w:rsid w:val="00462A56"/>
    <w:rsid w:val="0046310B"/>
    <w:rsid w:val="00466C8D"/>
    <w:rsid w:val="00467FA7"/>
    <w:rsid w:val="004775CB"/>
    <w:rsid w:val="00480AA5"/>
    <w:rsid w:val="00482516"/>
    <w:rsid w:val="00484D3F"/>
    <w:rsid w:val="004903F5"/>
    <w:rsid w:val="00491039"/>
    <w:rsid w:val="00492CA5"/>
    <w:rsid w:val="00494854"/>
    <w:rsid w:val="00496181"/>
    <w:rsid w:val="004A0D56"/>
    <w:rsid w:val="004B74CD"/>
    <w:rsid w:val="004C2E57"/>
    <w:rsid w:val="004D0011"/>
    <w:rsid w:val="004D06C8"/>
    <w:rsid w:val="004D0822"/>
    <w:rsid w:val="004D0D13"/>
    <w:rsid w:val="004D2ACB"/>
    <w:rsid w:val="004D2BB1"/>
    <w:rsid w:val="004D7CD8"/>
    <w:rsid w:val="004E2CBF"/>
    <w:rsid w:val="004E4728"/>
    <w:rsid w:val="004F0059"/>
    <w:rsid w:val="004F0960"/>
    <w:rsid w:val="004F56E2"/>
    <w:rsid w:val="004F7720"/>
    <w:rsid w:val="00501613"/>
    <w:rsid w:val="00501813"/>
    <w:rsid w:val="005021E6"/>
    <w:rsid w:val="005041F3"/>
    <w:rsid w:val="0050462F"/>
    <w:rsid w:val="0050469F"/>
    <w:rsid w:val="00504BD1"/>
    <w:rsid w:val="00506A13"/>
    <w:rsid w:val="00511B96"/>
    <w:rsid w:val="00514076"/>
    <w:rsid w:val="00516181"/>
    <w:rsid w:val="005248AA"/>
    <w:rsid w:val="00540B0C"/>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28A3"/>
    <w:rsid w:val="005C63DF"/>
    <w:rsid w:val="005C6F85"/>
    <w:rsid w:val="005C7683"/>
    <w:rsid w:val="005D0660"/>
    <w:rsid w:val="005D41D2"/>
    <w:rsid w:val="005D54BF"/>
    <w:rsid w:val="005E20F7"/>
    <w:rsid w:val="005E21CF"/>
    <w:rsid w:val="005E36E4"/>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61B0"/>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3D76"/>
    <w:rsid w:val="007956E5"/>
    <w:rsid w:val="007961B6"/>
    <w:rsid w:val="007A093C"/>
    <w:rsid w:val="007A23FE"/>
    <w:rsid w:val="007A3B89"/>
    <w:rsid w:val="007A6A69"/>
    <w:rsid w:val="007B0A6C"/>
    <w:rsid w:val="007B1302"/>
    <w:rsid w:val="007B245C"/>
    <w:rsid w:val="007B3AB4"/>
    <w:rsid w:val="007C7B87"/>
    <w:rsid w:val="007D23BE"/>
    <w:rsid w:val="007D5AC9"/>
    <w:rsid w:val="007E10F0"/>
    <w:rsid w:val="007E51F6"/>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18C6"/>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C241B"/>
    <w:rsid w:val="008D07B6"/>
    <w:rsid w:val="008D5379"/>
    <w:rsid w:val="008E2646"/>
    <w:rsid w:val="008E7F43"/>
    <w:rsid w:val="008F1F23"/>
    <w:rsid w:val="0090176D"/>
    <w:rsid w:val="0090432C"/>
    <w:rsid w:val="00906189"/>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6613C"/>
    <w:rsid w:val="00A71621"/>
    <w:rsid w:val="00A82C4B"/>
    <w:rsid w:val="00A82C78"/>
    <w:rsid w:val="00A84ABA"/>
    <w:rsid w:val="00A92C23"/>
    <w:rsid w:val="00A930B7"/>
    <w:rsid w:val="00A9314F"/>
    <w:rsid w:val="00A968FD"/>
    <w:rsid w:val="00AB5ECE"/>
    <w:rsid w:val="00AB684E"/>
    <w:rsid w:val="00AB6D1B"/>
    <w:rsid w:val="00AB78D2"/>
    <w:rsid w:val="00AC28F8"/>
    <w:rsid w:val="00AC5BF1"/>
    <w:rsid w:val="00AD02A6"/>
    <w:rsid w:val="00AE452C"/>
    <w:rsid w:val="00AE6714"/>
    <w:rsid w:val="00AF08C4"/>
    <w:rsid w:val="00AF29D4"/>
    <w:rsid w:val="00AF37D4"/>
    <w:rsid w:val="00AF5F64"/>
    <w:rsid w:val="00AF6764"/>
    <w:rsid w:val="00B013B6"/>
    <w:rsid w:val="00B102D8"/>
    <w:rsid w:val="00B1114B"/>
    <w:rsid w:val="00B13280"/>
    <w:rsid w:val="00B17DFC"/>
    <w:rsid w:val="00B20C2A"/>
    <w:rsid w:val="00B25818"/>
    <w:rsid w:val="00B26BD7"/>
    <w:rsid w:val="00B34C6C"/>
    <w:rsid w:val="00B35706"/>
    <w:rsid w:val="00B35A4E"/>
    <w:rsid w:val="00B360EF"/>
    <w:rsid w:val="00B36C1C"/>
    <w:rsid w:val="00B448C5"/>
    <w:rsid w:val="00B44CA0"/>
    <w:rsid w:val="00B461A6"/>
    <w:rsid w:val="00B4791E"/>
    <w:rsid w:val="00B646CD"/>
    <w:rsid w:val="00B67AFE"/>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C57CA"/>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0B4F"/>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3309"/>
    <w:rsid w:val="00D46A40"/>
    <w:rsid w:val="00D46B63"/>
    <w:rsid w:val="00D50B92"/>
    <w:rsid w:val="00D52718"/>
    <w:rsid w:val="00D574AF"/>
    <w:rsid w:val="00D57BB1"/>
    <w:rsid w:val="00D60D0D"/>
    <w:rsid w:val="00D61BED"/>
    <w:rsid w:val="00D63756"/>
    <w:rsid w:val="00D643A7"/>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970BF"/>
    <w:rsid w:val="00EA1857"/>
    <w:rsid w:val="00EA1C7E"/>
    <w:rsid w:val="00EA1D40"/>
    <w:rsid w:val="00EA49C0"/>
    <w:rsid w:val="00EA4AD8"/>
    <w:rsid w:val="00EB25E7"/>
    <w:rsid w:val="00EB4275"/>
    <w:rsid w:val="00EB4505"/>
    <w:rsid w:val="00EB6C4E"/>
    <w:rsid w:val="00EC7B02"/>
    <w:rsid w:val="00ED1EB0"/>
    <w:rsid w:val="00EE0D9C"/>
    <w:rsid w:val="00EE172D"/>
    <w:rsid w:val="00EE1F01"/>
    <w:rsid w:val="00EE4FC9"/>
    <w:rsid w:val="00EE6C25"/>
    <w:rsid w:val="00EF4929"/>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7/"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 TargetMode="External"/><Relationship Id="rId23" Type="http://schemas.openxmlformats.org/officeDocument/2006/relationships/hyperlink" Target="https://sourceforge.net/projects/freepascal/files/Win3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9</TotalTime>
  <Pages>13</Pages>
  <Words>5296</Words>
  <Characters>3019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247</cp:revision>
  <cp:lastPrinted>2021-11-19T00:30:00Z</cp:lastPrinted>
  <dcterms:created xsi:type="dcterms:W3CDTF">2020-07-09T19:57:00Z</dcterms:created>
  <dcterms:modified xsi:type="dcterms:W3CDTF">2022-04-14T14:23:00Z</dcterms:modified>
</cp:coreProperties>
</file>